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E477BF" w14:textId="77777777" w:rsidR="00721AFD" w:rsidRPr="00721AFD" w:rsidRDefault="00721AFD" w:rsidP="0091127B">
      <w:pPr>
        <w:spacing w:after="120"/>
        <w:jc w:val="both"/>
        <w:outlineLvl w:val="0"/>
        <w:rPr>
          <w:rFonts w:ascii="Helvetica" w:hAnsi="Helvetica" w:cs="Arial"/>
          <w:b/>
          <w:bCs/>
          <w:color w:val="000000" w:themeColor="text1"/>
        </w:rPr>
      </w:pPr>
      <w:r w:rsidRPr="00721AFD">
        <w:rPr>
          <w:rFonts w:ascii="Helvetica" w:hAnsi="Helvetica" w:cs="Arial"/>
          <w:b/>
          <w:bCs/>
          <w:color w:val="000000" w:themeColor="text1"/>
        </w:rPr>
        <w:t>Supplementary File 1</w:t>
      </w:r>
    </w:p>
    <w:p w14:paraId="32ED89E9" w14:textId="4FAD856D" w:rsidR="00E66B62" w:rsidRPr="00B03549" w:rsidRDefault="00E66B62" w:rsidP="0091127B">
      <w:pPr>
        <w:spacing w:after="120"/>
        <w:jc w:val="both"/>
        <w:outlineLvl w:val="0"/>
        <w:rPr>
          <w:rFonts w:ascii="Helvetica" w:hAnsi="Helvetica" w:cs="Arial"/>
          <w:b/>
          <w:color w:val="000000" w:themeColor="text1"/>
        </w:rPr>
      </w:pPr>
      <w:r w:rsidRPr="00B03549">
        <w:rPr>
          <w:rFonts w:ascii="Arial" w:hAnsi="Arial" w:cs="Arial"/>
          <w:bCs/>
          <w:color w:val="000000" w:themeColor="text1"/>
        </w:rPr>
        <w:t>Reagents and resources used in this study.</w:t>
      </w:r>
    </w:p>
    <w:tbl>
      <w:tblPr>
        <w:tblStyle w:val="TableGrid"/>
        <w:tblW w:w="963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809"/>
        <w:gridCol w:w="1701"/>
        <w:gridCol w:w="2126"/>
      </w:tblGrid>
      <w:tr w:rsidR="00BD27EF" w:rsidRPr="00B03549" w14:paraId="082454F1" w14:textId="77777777" w:rsidTr="00B32D43">
        <w:trPr>
          <w:cantSplit/>
          <w:trHeight w:hRule="exact" w:val="288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592C0D0A" w14:textId="77777777" w:rsidR="0091127B" w:rsidRPr="00B03549" w:rsidRDefault="0091127B" w:rsidP="006A7540">
            <w:pPr>
              <w:rPr>
                <w:rFonts w:ascii="Helvetica" w:hAnsi="Helvetica" w:cs="Arial"/>
                <w:b/>
                <w:color w:val="000000" w:themeColor="text1"/>
              </w:rPr>
            </w:pPr>
            <w:r w:rsidRPr="00B03549">
              <w:rPr>
                <w:rFonts w:ascii="Helvetica" w:hAnsi="Helvetica" w:cs="Arial"/>
                <w:b/>
                <w:color w:val="000000" w:themeColor="text1"/>
              </w:rPr>
              <w:t>REAGENT or RESOURCE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09FD0B95" w14:textId="77777777" w:rsidR="0091127B" w:rsidRPr="00B03549" w:rsidRDefault="0091127B" w:rsidP="006A754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OURCE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4BB20987" w14:textId="77777777" w:rsidR="0091127B" w:rsidRPr="00B03549" w:rsidRDefault="0091127B" w:rsidP="006A754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IDENTIFIER</w:t>
            </w:r>
          </w:p>
        </w:tc>
      </w:tr>
      <w:tr w:rsidR="00BD27EF" w:rsidRPr="00B03549" w14:paraId="1C31AC8A" w14:textId="77777777" w:rsidTr="00B32D43">
        <w:trPr>
          <w:gridAfter w:val="2"/>
          <w:wAfter w:w="3827" w:type="dxa"/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4DB4D4E" w14:textId="77777777" w:rsidR="0091127B" w:rsidRPr="00B03549" w:rsidRDefault="0091127B" w:rsidP="006A7540">
            <w:pPr>
              <w:rPr>
                <w:rFonts w:ascii="Helvetica" w:hAnsi="Helvetica" w:cs="Arial"/>
                <w:b/>
                <w:color w:val="000000" w:themeColor="text1"/>
              </w:rPr>
            </w:pPr>
            <w:r w:rsidRPr="00B03549">
              <w:rPr>
                <w:rFonts w:ascii="Helvetica" w:hAnsi="Helvetica" w:cs="Arial"/>
                <w:b/>
                <w:color w:val="000000" w:themeColor="text1"/>
              </w:rPr>
              <w:t>Antibodies</w:t>
            </w:r>
          </w:p>
        </w:tc>
      </w:tr>
      <w:tr w:rsidR="00BD27EF" w:rsidRPr="00B03549" w14:paraId="12C4355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72E21FC5" w14:textId="107A28E0" w:rsidR="006203BD" w:rsidRPr="00B03549" w:rsidRDefault="005643AC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M</w:t>
            </w:r>
            <w:r w:rsidR="004476F7" w:rsidRPr="00B03549">
              <w:rPr>
                <w:rFonts w:ascii="Helvetica" w:hAnsi="Helvetica" w:cs="Arial"/>
                <w:color w:val="000000" w:themeColor="text1"/>
              </w:rPr>
              <w:t>CM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2</w:t>
            </w:r>
            <w:r w:rsidR="00801F84" w:rsidRPr="00B03549">
              <w:rPr>
                <w:rFonts w:ascii="Helvetica" w:hAnsi="Helvetica" w:cs="Arial"/>
                <w:color w:val="000000" w:themeColor="text1"/>
              </w:rPr>
              <w:t xml:space="preserve"> 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(sheep </w:t>
            </w:r>
            <w:proofErr w:type="spellStart"/>
            <w:r w:rsidR="00230544" w:rsidRPr="00B03549">
              <w:rPr>
                <w:rFonts w:ascii="Helvetica" w:hAnsi="Helvetica" w:cs="Arial"/>
                <w:color w:val="000000" w:themeColor="text1"/>
              </w:rPr>
              <w:t>polyc</w:t>
            </w:r>
            <w:proofErr w:type="spellEnd"/>
            <w:r w:rsidR="00597D67" w:rsidRPr="00B03549">
              <w:rPr>
                <w:rFonts w:ascii="Helvetica" w:hAnsi="Helvetica" w:cs="Arial"/>
                <w:color w:val="000000" w:themeColor="text1"/>
                <w:lang w:val="en-GB"/>
              </w:rPr>
              <w:t>l</w:t>
            </w:r>
            <w:proofErr w:type="spellStart"/>
            <w:r w:rsidR="00230544" w:rsidRPr="00B03549">
              <w:rPr>
                <w:rFonts w:ascii="Helvetica" w:hAnsi="Helvetica" w:cs="Arial"/>
                <w:color w:val="000000" w:themeColor="text1"/>
              </w:rPr>
              <w:t>onal</w:t>
            </w:r>
            <w:proofErr w:type="spellEnd"/>
            <w:r w:rsidR="00230544"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17BA473E" w14:textId="77777777" w:rsidR="00B229B8" w:rsidRDefault="00B229B8" w:rsidP="00B229B8">
            <w:pPr>
              <w:rPr>
                <w:rFonts w:ascii="Helvetica" w:hAnsi="Helvetica" w:cs="Arial"/>
                <w:color w:val="000000" w:themeColor="text1"/>
              </w:rPr>
            </w:pPr>
          </w:p>
          <w:p w14:paraId="38B4DFB5" w14:textId="0009EEEA" w:rsidR="009E4980" w:rsidRPr="00B03549" w:rsidRDefault="00B229B8" w:rsidP="00B229B8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1-222 of Mouse MCM2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0DF6F7BA" w14:textId="2FF84192" w:rsidR="006203BD" w:rsidRPr="00B03549" w:rsidRDefault="007728F6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4B02DB45" w14:textId="17F905BE" w:rsidR="00321DCC" w:rsidRPr="00B03549" w:rsidRDefault="00B229B8" w:rsidP="00321DCC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>
              <w:rPr>
                <w:rFonts w:ascii="Helvetica" w:hAnsi="Helvetica" w:cs="Arial"/>
                <w:color w:val="000000" w:themeColor="text1"/>
                <w:lang w:val="en-GB"/>
              </w:rPr>
              <w:t>S883D</w:t>
            </w:r>
          </w:p>
          <w:p w14:paraId="568A4D4C" w14:textId="67F206FC" w:rsidR="006203BD" w:rsidRPr="00B03549" w:rsidRDefault="006203BD" w:rsidP="006203BD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BD27EF" w:rsidRPr="00B03549" w14:paraId="5F986C4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3A9362C3" w14:textId="7D9C926A" w:rsidR="00B229B8" w:rsidRDefault="005643AC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M</w:t>
            </w:r>
            <w:r w:rsidR="004476F7" w:rsidRPr="00B03549">
              <w:rPr>
                <w:rFonts w:ascii="Helvetica" w:hAnsi="Helvetica" w:cs="Arial"/>
                <w:color w:val="000000" w:themeColor="text1"/>
              </w:rPr>
              <w:t>CM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3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 (sheep </w:t>
            </w:r>
            <w:proofErr w:type="spellStart"/>
            <w:r w:rsidR="00230544" w:rsidRPr="00B03549">
              <w:rPr>
                <w:rFonts w:ascii="Helvetica" w:hAnsi="Helvetica" w:cs="Arial"/>
                <w:color w:val="000000" w:themeColor="text1"/>
              </w:rPr>
              <w:t>polyc</w:t>
            </w:r>
            <w:proofErr w:type="spellEnd"/>
            <w:r w:rsidR="00597D67" w:rsidRPr="00B03549">
              <w:rPr>
                <w:rFonts w:ascii="Helvetica" w:hAnsi="Helvetica" w:cs="Arial"/>
                <w:color w:val="000000" w:themeColor="text1"/>
                <w:lang w:val="en-GB"/>
              </w:rPr>
              <w:t>l</w:t>
            </w:r>
            <w:proofErr w:type="spellStart"/>
            <w:r w:rsidR="00230544" w:rsidRPr="00B03549">
              <w:rPr>
                <w:rFonts w:ascii="Helvetica" w:hAnsi="Helvetica" w:cs="Arial"/>
                <w:color w:val="000000" w:themeColor="text1"/>
              </w:rPr>
              <w:t>onal</w:t>
            </w:r>
            <w:proofErr w:type="spellEnd"/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) </w:t>
            </w:r>
          </w:p>
          <w:p w14:paraId="7AA9E9DC" w14:textId="77777777" w:rsidR="00F77A04" w:rsidRPr="00B03549" w:rsidRDefault="00F77A04" w:rsidP="006203BD">
            <w:pPr>
              <w:rPr>
                <w:rFonts w:ascii="Helvetica" w:hAnsi="Helvetica" w:cs="Arial"/>
                <w:color w:val="000000" w:themeColor="text1"/>
              </w:rPr>
            </w:pPr>
          </w:p>
          <w:p w14:paraId="55593F48" w14:textId="181F328B" w:rsidR="009E4980" w:rsidRPr="00B03549" w:rsidRDefault="00B229B8" w:rsidP="006203BD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1-222 of Mouse MCM3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5BDD98AD" w14:textId="4158D40C" w:rsidR="006203BD" w:rsidRPr="00B03549" w:rsidRDefault="007728F6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7DE0BC5A" w14:textId="19833E86" w:rsidR="00321DCC" w:rsidRPr="00B03549" w:rsidRDefault="00B229B8" w:rsidP="00321DCC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>
              <w:rPr>
                <w:rFonts w:ascii="Helvetica" w:hAnsi="Helvetica" w:cs="Arial"/>
                <w:color w:val="000000" w:themeColor="text1"/>
                <w:lang w:val="en-GB"/>
              </w:rPr>
              <w:t>SA387</w:t>
            </w:r>
          </w:p>
          <w:p w14:paraId="5F3717C9" w14:textId="19917FCE" w:rsidR="006203BD" w:rsidRPr="00B03549" w:rsidRDefault="006203BD" w:rsidP="006203BD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BD27EF" w:rsidRPr="00B03549" w14:paraId="3B9D5F83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26081371" w14:textId="7138F0B9" w:rsidR="006203BD" w:rsidRDefault="005643AC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Human 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M</w:t>
            </w:r>
            <w:r w:rsidR="004476F7" w:rsidRPr="00B03549">
              <w:rPr>
                <w:rFonts w:ascii="Helvetica" w:hAnsi="Helvetica" w:cs="Arial"/>
                <w:color w:val="000000" w:themeColor="text1"/>
              </w:rPr>
              <w:t>CM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7</w:t>
            </w:r>
            <w:r w:rsidR="00423155">
              <w:rPr>
                <w:rFonts w:ascii="Helvetica" w:hAnsi="Helvetica" w:cs="Arial"/>
                <w:color w:val="000000" w:themeColor="text1"/>
              </w:rPr>
              <w:t xml:space="preserve"> 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(mouse </w:t>
            </w:r>
            <w:proofErr w:type="spellStart"/>
            <w:r w:rsidR="00230544" w:rsidRPr="00B03549">
              <w:rPr>
                <w:rFonts w:ascii="Helvetica" w:hAnsi="Helvetica" w:cs="Arial"/>
                <w:color w:val="000000" w:themeColor="text1"/>
              </w:rPr>
              <w:t>monoc</w:t>
            </w:r>
            <w:proofErr w:type="spellEnd"/>
            <w:r w:rsidR="00597D67" w:rsidRPr="00B03549">
              <w:rPr>
                <w:rFonts w:ascii="Helvetica" w:hAnsi="Helvetica" w:cs="Arial"/>
                <w:color w:val="000000" w:themeColor="text1"/>
                <w:lang w:val="en-GB"/>
              </w:rPr>
              <w:t>l</w:t>
            </w:r>
            <w:proofErr w:type="spellStart"/>
            <w:r w:rsidR="00230544" w:rsidRPr="00B03549">
              <w:rPr>
                <w:rFonts w:ascii="Helvetica" w:hAnsi="Helvetica" w:cs="Arial"/>
                <w:color w:val="000000" w:themeColor="text1"/>
              </w:rPr>
              <w:t>onal</w:t>
            </w:r>
            <w:proofErr w:type="spellEnd"/>
            <w:r w:rsidR="00230544"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02138BAE" w14:textId="77777777" w:rsidR="00F77A04" w:rsidRDefault="00F77A04" w:rsidP="006203BD">
            <w:pPr>
              <w:rPr>
                <w:rFonts w:ascii="Helvetica" w:hAnsi="Helvetica" w:cs="Arial"/>
                <w:color w:val="000000" w:themeColor="text1"/>
              </w:rPr>
            </w:pPr>
          </w:p>
          <w:p w14:paraId="28E87463" w14:textId="38DAC57E" w:rsidR="009E4980" w:rsidRPr="00B03549" w:rsidRDefault="008A010F" w:rsidP="006203BD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Full-length Human MCM7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78C5C903" w14:textId="5CDE3151" w:rsidR="006203BD" w:rsidRPr="00B03549" w:rsidRDefault="004476F7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anta Cruz Biotechnology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56BD6A21" w14:textId="6ABB78A8" w:rsidR="006203BD" w:rsidRPr="00B03549" w:rsidRDefault="004476F7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c-9966</w:t>
            </w:r>
          </w:p>
        </w:tc>
      </w:tr>
      <w:tr w:rsidR="00BD27EF" w:rsidRPr="00B03549" w14:paraId="4DA0E45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0D6D813C" w14:textId="77777777" w:rsidR="009E4980" w:rsidRDefault="005643AC" w:rsidP="005643AC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P</w:t>
            </w:r>
            <w:r w:rsidR="004476F7" w:rsidRPr="00B03549">
              <w:rPr>
                <w:rFonts w:ascii="Helvetica" w:hAnsi="Helvetica" w:cs="Arial"/>
                <w:color w:val="000000" w:themeColor="text1"/>
              </w:rPr>
              <w:t>SF</w:t>
            </w:r>
            <w:r w:rsidR="006203BD" w:rsidRPr="00B03549">
              <w:rPr>
                <w:rFonts w:ascii="Helvetica" w:hAnsi="Helvetica" w:cs="Arial"/>
                <w:color w:val="000000" w:themeColor="text1"/>
              </w:rPr>
              <w:t>3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 (sheep </w:t>
            </w:r>
            <w:r w:rsidR="00597D67" w:rsidRPr="00B03549">
              <w:rPr>
                <w:rFonts w:ascii="Helvetica" w:hAnsi="Helvetica" w:cs="Arial"/>
                <w:color w:val="000000" w:themeColor="text1"/>
              </w:rPr>
              <w:t>polyclonal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4B9B6EEE" w14:textId="77777777" w:rsidR="00B229B8" w:rsidRDefault="00B229B8" w:rsidP="005643AC">
            <w:pPr>
              <w:rPr>
                <w:rFonts w:ascii="Helvetica" w:hAnsi="Helvetica" w:cs="Arial"/>
                <w:color w:val="000000" w:themeColor="text1"/>
              </w:rPr>
            </w:pPr>
          </w:p>
          <w:p w14:paraId="4EDC7055" w14:textId="021865F6" w:rsidR="00B229B8" w:rsidRPr="00B03549" w:rsidRDefault="00B229B8" w:rsidP="005643AC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Full-length Mouse PSF3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79CE4345" w14:textId="22940363" w:rsidR="006203BD" w:rsidRPr="00B03549" w:rsidRDefault="007728F6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62B3CBE0" w14:textId="32CC503A" w:rsidR="00183D2C" w:rsidRPr="00B03549" w:rsidRDefault="00B229B8" w:rsidP="00183D2C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>
              <w:rPr>
                <w:rFonts w:ascii="Helvetica" w:hAnsi="Helvetica" w:cs="Arial"/>
                <w:color w:val="000000" w:themeColor="text1"/>
                <w:lang w:val="en-GB"/>
              </w:rPr>
              <w:t>S882D</w:t>
            </w:r>
          </w:p>
          <w:p w14:paraId="78F79876" w14:textId="4DDAEC9B" w:rsidR="006203BD" w:rsidRPr="00B03549" w:rsidRDefault="006203BD" w:rsidP="006203BD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6D62AE" w:rsidRPr="00B03549" w14:paraId="3754FEAD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12B945AE" w14:textId="13BE8C4B" w:rsidR="006D62AE" w:rsidRPr="00B03549" w:rsidRDefault="005643AC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="006D62AE" w:rsidRPr="00B03549">
              <w:rPr>
                <w:rFonts w:ascii="Helvetica" w:hAnsi="Helvetica" w:cs="Arial"/>
                <w:color w:val="000000" w:themeColor="text1"/>
              </w:rPr>
              <w:t>CDC45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 (sheep </w:t>
            </w:r>
            <w:r w:rsidR="00597D67" w:rsidRPr="00B03549">
              <w:rPr>
                <w:rFonts w:ascii="Helvetica" w:hAnsi="Helvetica" w:cs="Arial"/>
                <w:color w:val="000000" w:themeColor="text1"/>
              </w:rPr>
              <w:t>polyclonal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71D30C31" w14:textId="77777777" w:rsidR="006D62AE" w:rsidRDefault="006D62AE" w:rsidP="006203BD">
            <w:pPr>
              <w:rPr>
                <w:rFonts w:ascii="Helvetica" w:hAnsi="Helvetica" w:cs="Arial"/>
                <w:color w:val="000000" w:themeColor="text1"/>
              </w:rPr>
            </w:pPr>
          </w:p>
          <w:p w14:paraId="6D97394F" w14:textId="0792064D" w:rsidR="008A010F" w:rsidRPr="00B03549" w:rsidRDefault="008A010F" w:rsidP="006203BD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</w:t>
            </w:r>
            <w:r w:rsidR="00FE0D37">
              <w:rPr>
                <w:rFonts w:ascii="Helvetica" w:hAnsi="Helvetica" w:cs="Arial"/>
                <w:color w:val="000000" w:themeColor="text1"/>
              </w:rPr>
              <w:t>:</w:t>
            </w:r>
            <w:r>
              <w:rPr>
                <w:rFonts w:ascii="Helvetica" w:hAnsi="Helvetica" w:cs="Arial"/>
                <w:color w:val="000000" w:themeColor="text1"/>
              </w:rPr>
              <w:t xml:space="preserve"> Mouse CDC45</w:t>
            </w:r>
            <w:r w:rsidR="00FE0D37">
              <w:rPr>
                <w:rFonts w:ascii="Helvetica" w:hAnsi="Helvetica" w:cs="Arial"/>
                <w:color w:val="000000" w:themeColor="text1"/>
              </w:rPr>
              <w:t xml:space="preserve"> 1-222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5D7E8768" w14:textId="2F5FB43E" w:rsidR="006D62AE" w:rsidRPr="00B03549" w:rsidRDefault="006D62AE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05926E84" w14:textId="1F3D1082" w:rsidR="006D62AE" w:rsidRPr="00B03549" w:rsidRDefault="008A010F" w:rsidP="00183D2C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>
              <w:rPr>
                <w:rFonts w:ascii="Helvetica" w:hAnsi="Helvetica" w:cs="Arial"/>
                <w:color w:val="000000" w:themeColor="text1"/>
                <w:lang w:val="en-GB"/>
              </w:rPr>
              <w:t>S907D</w:t>
            </w:r>
          </w:p>
          <w:p w14:paraId="5A1D766C" w14:textId="434791EC" w:rsidR="006D62AE" w:rsidRPr="00B03549" w:rsidRDefault="006D62AE" w:rsidP="006203BD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6D62AE" w:rsidRPr="00B03549" w14:paraId="0B4C15F3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3DFBC5A2" w14:textId="5F1F2E7B" w:rsidR="006D62AE" w:rsidRDefault="00785720" w:rsidP="006203BD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</w:rPr>
              <w:t>Budding y</w:t>
            </w:r>
            <w:r w:rsidR="006D62AE" w:rsidRPr="00B03549">
              <w:rPr>
                <w:rFonts w:ascii="Helvetica" w:hAnsi="Helvetica" w:cs="Arial"/>
              </w:rPr>
              <w:t>east Mcm6</w:t>
            </w:r>
            <w:r w:rsidR="00230544" w:rsidRPr="00B03549">
              <w:rPr>
                <w:rFonts w:ascii="Helvetica" w:hAnsi="Helvetica" w:cs="Arial"/>
              </w:rPr>
              <w:t xml:space="preserve"> 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(sheep </w:t>
            </w:r>
            <w:r w:rsidR="00597D67" w:rsidRPr="00B03549">
              <w:rPr>
                <w:rFonts w:ascii="Helvetica" w:hAnsi="Helvetica" w:cs="Arial"/>
                <w:color w:val="000000" w:themeColor="text1"/>
              </w:rPr>
              <w:t>polyclonal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01011F49" w14:textId="77777777" w:rsidR="00B229B8" w:rsidRDefault="00B229B8" w:rsidP="006203BD">
            <w:pPr>
              <w:rPr>
                <w:rFonts w:ascii="Helvetica" w:hAnsi="Helvetica" w:cs="Arial"/>
                <w:color w:val="000000" w:themeColor="text1"/>
              </w:rPr>
            </w:pPr>
          </w:p>
          <w:p w14:paraId="51669B84" w14:textId="19235081" w:rsidR="00B229B8" w:rsidRPr="00B03549" w:rsidRDefault="00B229B8" w:rsidP="006203BD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801-1017 of</w:t>
            </w:r>
            <w:r w:rsidR="00F77A04">
              <w:rPr>
                <w:rFonts w:ascii="Helvetica" w:hAnsi="Helvetica" w:cs="Arial"/>
                <w:color w:val="000000" w:themeColor="text1"/>
              </w:rPr>
              <w:t xml:space="preserve"> </w:t>
            </w:r>
            <w:r w:rsidR="00F77A04" w:rsidRPr="00F77A04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>
              <w:rPr>
                <w:rFonts w:ascii="Helvetica" w:hAnsi="Helvetica" w:cs="Arial"/>
                <w:color w:val="000000" w:themeColor="text1"/>
              </w:rPr>
              <w:t xml:space="preserve"> Mcm6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686908FE" w14:textId="3B617776" w:rsidR="006D62AE" w:rsidRPr="00B03549" w:rsidRDefault="006D62AE" w:rsidP="006203BD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2530CF52" w14:textId="77777777" w:rsidR="006D62AE" w:rsidRPr="00B03549" w:rsidRDefault="006D62AE" w:rsidP="0060332F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DA003</w:t>
            </w:r>
          </w:p>
          <w:p w14:paraId="208AE3A6" w14:textId="5A43CB34" w:rsidR="006D62AE" w:rsidRPr="00B03549" w:rsidRDefault="006D62AE" w:rsidP="006203BD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6D62AE" w:rsidRPr="00B03549" w14:paraId="4A312A8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2E6E0986" w14:textId="328BDA7C" w:rsidR="006D62AE" w:rsidRDefault="00785720" w:rsidP="0060332F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</w:rPr>
              <w:t>Budding y</w:t>
            </w:r>
            <w:r w:rsidR="006D62AE" w:rsidRPr="00B03549">
              <w:rPr>
                <w:rFonts w:ascii="Helvetica" w:hAnsi="Helvetica" w:cs="Arial"/>
              </w:rPr>
              <w:t xml:space="preserve">east Mcm7 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(sheep </w:t>
            </w:r>
            <w:r w:rsidR="00597D67" w:rsidRPr="00B03549">
              <w:rPr>
                <w:rFonts w:ascii="Helvetica" w:hAnsi="Helvetica" w:cs="Arial"/>
                <w:color w:val="000000" w:themeColor="text1"/>
              </w:rPr>
              <w:t>polyclonal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56EBF706" w14:textId="3570739A" w:rsidR="00F77A04" w:rsidRDefault="00F77A04" w:rsidP="0060332F">
            <w:pPr>
              <w:rPr>
                <w:rFonts w:ascii="Helvetica" w:hAnsi="Helvetica" w:cs="Arial"/>
                <w:color w:val="000000" w:themeColor="text1"/>
              </w:rPr>
            </w:pPr>
          </w:p>
          <w:p w14:paraId="48FA6B0D" w14:textId="6B7BBB5A" w:rsidR="00F77A04" w:rsidRPr="00B03549" w:rsidRDefault="00F77A04" w:rsidP="0060332F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 xml:space="preserve">Antigen: 1-222 of </w:t>
            </w:r>
            <w:r w:rsidRPr="00F77A04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>
              <w:rPr>
                <w:rFonts w:ascii="Helvetica" w:hAnsi="Helvetica" w:cs="Arial"/>
                <w:color w:val="000000" w:themeColor="text1"/>
              </w:rPr>
              <w:t xml:space="preserve"> Mcm</w:t>
            </w:r>
            <w:r w:rsidR="00423155">
              <w:rPr>
                <w:rFonts w:ascii="Helvetica" w:hAnsi="Helvetica" w:cs="Arial"/>
                <w:color w:val="000000" w:themeColor="text1"/>
              </w:rPr>
              <w:t>7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49E9A4F8" w14:textId="68644EA9" w:rsidR="006D62AE" w:rsidRPr="00B03549" w:rsidRDefault="006D62AE" w:rsidP="0060332F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Labib laboratory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236A905E" w14:textId="78921BC7" w:rsidR="006D62AE" w:rsidRPr="00B03549" w:rsidRDefault="00230544" w:rsidP="0060332F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[19]</w:t>
            </w:r>
          </w:p>
        </w:tc>
      </w:tr>
      <w:tr w:rsidR="006D62AE" w:rsidRPr="00B03549" w14:paraId="514EF08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30FA4BBC" w14:textId="35E7738D" w:rsidR="006D62AE" w:rsidRDefault="00785720" w:rsidP="0060332F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</w:rPr>
              <w:t>Budding y</w:t>
            </w:r>
            <w:r w:rsidR="006D62AE" w:rsidRPr="00B03549">
              <w:rPr>
                <w:rFonts w:ascii="Helvetica" w:hAnsi="Helvetica" w:cs="Arial"/>
              </w:rPr>
              <w:t xml:space="preserve">east Cdc45 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 xml:space="preserve">(sheep </w:t>
            </w:r>
            <w:r w:rsidR="00597D67" w:rsidRPr="00B03549">
              <w:rPr>
                <w:rFonts w:ascii="Helvetica" w:hAnsi="Helvetica" w:cs="Arial"/>
                <w:color w:val="000000" w:themeColor="text1"/>
              </w:rPr>
              <w:t>polyclonal</w:t>
            </w:r>
            <w:r w:rsidR="00230544"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415CB16C" w14:textId="77777777" w:rsidR="00F77A04" w:rsidRDefault="00F77A04" w:rsidP="0060332F">
            <w:pPr>
              <w:rPr>
                <w:rFonts w:ascii="Helvetica" w:hAnsi="Helvetica" w:cs="Arial"/>
                <w:color w:val="000000" w:themeColor="text1"/>
              </w:rPr>
            </w:pPr>
          </w:p>
          <w:p w14:paraId="51B7BBDD" w14:textId="4D4A0AEE" w:rsidR="00F77A04" w:rsidRPr="00B03549" w:rsidRDefault="00F77A04" w:rsidP="0060332F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 xml:space="preserve">Antigen: 1-222 of </w:t>
            </w:r>
            <w:r w:rsidRPr="00F77A04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>
              <w:rPr>
                <w:rFonts w:ascii="Helvetica" w:hAnsi="Helvetica" w:cs="Arial"/>
                <w:color w:val="000000" w:themeColor="text1"/>
              </w:rPr>
              <w:t xml:space="preserve"> Cdc45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10AEFEBB" w14:textId="688BAC43" w:rsidR="006D62AE" w:rsidRPr="00B03549" w:rsidRDefault="006D62AE" w:rsidP="0060332F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Labib laboratory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246EFF90" w14:textId="4FD1FE8F" w:rsidR="006D62AE" w:rsidRPr="00B03549" w:rsidRDefault="00230544" w:rsidP="0060332F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[29]</w:t>
            </w:r>
          </w:p>
        </w:tc>
      </w:tr>
      <w:tr w:rsidR="00C30D7B" w:rsidRPr="00B03549" w14:paraId="3297A8ED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62EA2064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</w:rPr>
              <w:t>Budding y</w:t>
            </w:r>
            <w:r w:rsidRPr="00B03549">
              <w:rPr>
                <w:rFonts w:ascii="Helvetica" w:hAnsi="Helvetica" w:cs="Arial"/>
              </w:rPr>
              <w:t xml:space="preserve">east Sld5 </w:t>
            </w:r>
            <w:r w:rsidRPr="00B03549">
              <w:rPr>
                <w:rFonts w:ascii="Helvetica" w:hAnsi="Helvetica" w:cs="Arial"/>
                <w:color w:val="000000" w:themeColor="text1"/>
              </w:rPr>
              <w:t>(sheep polyclonal)</w:t>
            </w:r>
          </w:p>
          <w:p w14:paraId="4AE99A35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6EDA0B06" w14:textId="7ECDC315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 xml:space="preserve">Antigen: Full length </w:t>
            </w:r>
            <w:r w:rsidRPr="00F77A04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>
              <w:rPr>
                <w:rFonts w:ascii="Helvetica" w:hAnsi="Helvetica" w:cs="Arial"/>
                <w:color w:val="000000" w:themeColor="text1"/>
              </w:rPr>
              <w:t xml:space="preserve"> Sld5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3DE5C9CF" w14:textId="4CE1D41F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Labib laboratory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337BE1F1" w14:textId="4B307898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[32]</w:t>
            </w:r>
          </w:p>
        </w:tc>
      </w:tr>
      <w:tr w:rsidR="00C30D7B" w:rsidRPr="00B03549" w14:paraId="19368F02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08893DC5" w14:textId="506B1419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</w:rPr>
              <w:t>Budding y</w:t>
            </w:r>
            <w:r w:rsidRPr="00B03549">
              <w:rPr>
                <w:rFonts w:ascii="Helvetica" w:hAnsi="Helvetica" w:cs="Arial"/>
              </w:rPr>
              <w:t xml:space="preserve">east </w:t>
            </w:r>
            <w:r>
              <w:rPr>
                <w:rFonts w:ascii="Helvetica" w:hAnsi="Helvetica" w:cs="Arial"/>
              </w:rPr>
              <w:t>Psf1</w:t>
            </w:r>
            <w:r w:rsidRPr="00B03549">
              <w:rPr>
                <w:rFonts w:ascii="Helvetica" w:hAnsi="Helvetica" w:cs="Arial"/>
              </w:rPr>
              <w:t xml:space="preserve"> </w:t>
            </w:r>
            <w:r w:rsidRPr="00B03549">
              <w:rPr>
                <w:rFonts w:ascii="Helvetica" w:hAnsi="Helvetica" w:cs="Arial"/>
                <w:color w:val="000000" w:themeColor="text1"/>
              </w:rPr>
              <w:t>(sheep polyclonal)</w:t>
            </w:r>
          </w:p>
          <w:p w14:paraId="14137228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523A6BFA" w14:textId="4DE9AB56" w:rsidR="00C30D7B" w:rsidRDefault="00C30D7B" w:rsidP="00C30D7B">
            <w:pPr>
              <w:rPr>
                <w:rFonts w:ascii="Helvetica" w:hAnsi="Helvetica" w:cs="Arial"/>
              </w:rPr>
            </w:pPr>
            <w:r>
              <w:rPr>
                <w:rFonts w:ascii="Helvetica" w:hAnsi="Helvetica" w:cs="Arial"/>
                <w:color w:val="000000" w:themeColor="text1"/>
              </w:rPr>
              <w:t xml:space="preserve">Antigen: Full length </w:t>
            </w:r>
            <w:r w:rsidRPr="00F77A04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>
              <w:rPr>
                <w:rFonts w:ascii="Helvetica" w:hAnsi="Helvetica" w:cs="Arial"/>
                <w:color w:val="000000" w:themeColor="text1"/>
              </w:rPr>
              <w:t xml:space="preserve"> Psf1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264D3428" w14:textId="62C69500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Labib laboratory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7AD6B04E" w14:textId="00A04AC8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[</w:t>
            </w:r>
            <w:r>
              <w:rPr>
                <w:rFonts w:ascii="Helvetica" w:hAnsi="Helvetica" w:cs="Arial"/>
              </w:rPr>
              <w:t>58</w:t>
            </w:r>
            <w:r w:rsidRPr="00B03549">
              <w:rPr>
                <w:rFonts w:ascii="Helvetica" w:hAnsi="Helvetica" w:cs="Arial"/>
              </w:rPr>
              <w:t>]</w:t>
            </w:r>
          </w:p>
        </w:tc>
      </w:tr>
      <w:tr w:rsidR="00C30D7B" w:rsidRPr="00B03549" w14:paraId="63EF0BDA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0D34A6FD" w14:textId="2F2CD393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Worm MCM-2 (sheep polyclonal)</w:t>
            </w:r>
          </w:p>
          <w:p w14:paraId="050C88B9" w14:textId="77777777" w:rsidR="00C30D7B" w:rsidRDefault="00C30D7B" w:rsidP="00C30D7B">
            <w:pPr>
              <w:rPr>
                <w:rFonts w:ascii="Helvetica" w:hAnsi="Helvetica" w:cs="Arial"/>
              </w:rPr>
            </w:pPr>
          </w:p>
          <w:p w14:paraId="1FAEC0A7" w14:textId="5314557C" w:rsidR="00C30D7B" w:rsidRPr="00B03549" w:rsidRDefault="00C30D7B" w:rsidP="00C30D7B">
            <w:pPr>
              <w:rPr>
                <w:rFonts w:ascii="Helvetica" w:hAnsi="Helvetica" w:cs="Arial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1-222 aa of worm MCM-2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0E2189F5" w14:textId="37F6ECE3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37B633D4" w14:textId="7DFB572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S750D</w:t>
            </w:r>
          </w:p>
        </w:tc>
      </w:tr>
      <w:tr w:rsidR="00C30D7B" w:rsidRPr="00B03549" w14:paraId="3619ECA1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3DD8BA6B" w14:textId="6EF1F00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Worm MCM-7 (sheep polyclonal) </w:t>
            </w:r>
          </w:p>
          <w:p w14:paraId="529229CA" w14:textId="7777777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726EE3E8" w14:textId="336F5B3E" w:rsidR="00C30D7B" w:rsidRPr="00B03549" w:rsidRDefault="00C30D7B" w:rsidP="00C30D7B">
            <w:pPr>
              <w:rPr>
                <w:rFonts w:ascii="Helvetica" w:hAnsi="Helvetica" w:cs="Arial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1-222 aa of worm MCM-7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232A42C1" w14:textId="3E747097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274FA92D" w14:textId="4FEA6FBF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S797D</w:t>
            </w:r>
            <w:r w:rsidRPr="00B03549">
              <w:rPr>
                <w:rFonts w:ascii="Helvetica" w:hAnsi="Helvetica" w:cs="Arial"/>
              </w:rPr>
              <w:t xml:space="preserve"> </w:t>
            </w:r>
          </w:p>
        </w:tc>
      </w:tr>
      <w:tr w:rsidR="00C30D7B" w:rsidRPr="00B03549" w14:paraId="4AAB7A56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3A270C8C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Worm SLD-5 (sheep polyclonal)</w:t>
            </w:r>
          </w:p>
          <w:p w14:paraId="6899E0CC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45906656" w14:textId="2A57BA39" w:rsidR="00C30D7B" w:rsidRPr="00B03549" w:rsidRDefault="00C30D7B" w:rsidP="00C30D7B">
            <w:pPr>
              <w:rPr>
                <w:rFonts w:ascii="Helvetica" w:hAnsi="Helvetica" w:cs="Arial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Full-length worm SLD-5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4FB2D81E" w14:textId="6D6BD8AB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5D63FACD" w14:textId="729079B3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SA419</w:t>
            </w:r>
          </w:p>
          <w:p w14:paraId="1B19DFCD" w14:textId="77777777" w:rsidR="00C30D7B" w:rsidRPr="00B03549" w:rsidRDefault="00C30D7B" w:rsidP="00C30D7B">
            <w:pPr>
              <w:rPr>
                <w:rFonts w:ascii="Helvetica" w:hAnsi="Helvetica" w:cs="Arial"/>
              </w:rPr>
            </w:pPr>
          </w:p>
        </w:tc>
      </w:tr>
      <w:tr w:rsidR="00C30D7B" w:rsidRPr="00B03549" w14:paraId="1B7D790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29DD8421" w14:textId="6F65C001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Mouse FAF1</w:t>
            </w:r>
            <w:r>
              <w:rPr>
                <w:rFonts w:ascii="Helvetica" w:hAnsi="Helvetica" w:cs="Arial"/>
              </w:rPr>
              <w:t xml:space="preserve"> N-terminus</w:t>
            </w:r>
            <w:r w:rsidRPr="00B03549">
              <w:rPr>
                <w:rFonts w:ascii="Helvetica" w:hAnsi="Helvetica" w:cs="Arial"/>
              </w:rPr>
              <w:t xml:space="preserve"> </w:t>
            </w:r>
            <w:r w:rsidRPr="00B03549">
              <w:rPr>
                <w:rFonts w:ascii="Helvetica" w:hAnsi="Helvetica" w:cs="Arial"/>
                <w:color w:val="000000" w:themeColor="text1"/>
              </w:rPr>
              <w:t>(sheep polyclonal)</w:t>
            </w:r>
          </w:p>
          <w:p w14:paraId="76298798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23A96674" w14:textId="331EAFD0" w:rsidR="00C30D7B" w:rsidRPr="00B03549" w:rsidRDefault="00C30D7B" w:rsidP="00C30D7B">
            <w:pPr>
              <w:rPr>
                <w:rFonts w:ascii="Helvetica" w:hAnsi="Helvetica" w:cs="Arial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1-222 of Mouse FAF1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34CC2438" w14:textId="43D5056E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5E3E1D22" w14:textId="7777777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SA278</w:t>
            </w:r>
          </w:p>
          <w:p w14:paraId="1696350A" w14:textId="77777777" w:rsidR="00C30D7B" w:rsidRPr="00B03549" w:rsidRDefault="00C30D7B" w:rsidP="00C30D7B">
            <w:pPr>
              <w:rPr>
                <w:rFonts w:ascii="Helvetica" w:hAnsi="Helvetica" w:cs="Arial"/>
              </w:rPr>
            </w:pPr>
          </w:p>
        </w:tc>
      </w:tr>
      <w:tr w:rsidR="00C30D7B" w:rsidRPr="00B03549" w14:paraId="34CEE710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065FB636" w14:textId="3CF5FDB0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Mouse FAF1</w:t>
            </w:r>
            <w:r>
              <w:rPr>
                <w:rFonts w:ascii="Helvetica" w:hAnsi="Helvetica" w:cs="Arial"/>
              </w:rPr>
              <w:t xml:space="preserve"> C-terminu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(sheep polyclonal)</w:t>
            </w:r>
          </w:p>
          <w:p w14:paraId="7D4C9A7C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04EC2756" w14:textId="6FB76031" w:rsidR="00C30D7B" w:rsidRPr="00B03549" w:rsidRDefault="00C30D7B" w:rsidP="00C30D7B">
            <w:pPr>
              <w:rPr>
                <w:rFonts w:ascii="Helvetica" w:hAnsi="Helvetica" w:cs="Arial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417-595 of Mouse FAF1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72ADC3F7" w14:textId="34AC451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4FE35C4B" w14:textId="32C0C06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SA</w:t>
            </w:r>
            <w:r>
              <w:rPr>
                <w:rFonts w:ascii="Helvetica" w:hAnsi="Helvetica" w:cs="Arial"/>
                <w:color w:val="000000" w:themeColor="text1"/>
                <w:lang w:val="en-GB"/>
              </w:rPr>
              <w:t>491</w:t>
            </w:r>
          </w:p>
          <w:p w14:paraId="0F43BDA4" w14:textId="7777777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C30D7B" w:rsidRPr="00B03549" w14:paraId="2AAE7C60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2985A152" w14:textId="68F224AB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lastRenderedPageBreak/>
              <w:t xml:space="preserve">Human FAF2 </w:t>
            </w:r>
            <w:r w:rsidRPr="00B03549">
              <w:rPr>
                <w:rFonts w:ascii="Helvetica" w:hAnsi="Helvetica" w:cs="Arial"/>
                <w:color w:val="000000" w:themeColor="text1"/>
              </w:rPr>
              <w:t>(sheep polyclonal)</w:t>
            </w:r>
          </w:p>
          <w:p w14:paraId="2C75B17A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202218E2" w14:textId="0351149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Human FAF2 lacking 90-118 (transmembrane domain)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572168E5" w14:textId="33C1F076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3232B5DC" w14:textId="7777777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DA153</w:t>
            </w:r>
          </w:p>
          <w:p w14:paraId="37C20E61" w14:textId="163530BC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C30D7B" w:rsidRPr="00B03549" w14:paraId="4AD32EE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573CCD22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 xml:space="preserve">Human UBXN7 </w:t>
            </w:r>
            <w:r w:rsidRPr="00B03549">
              <w:rPr>
                <w:rFonts w:ascii="Helvetica" w:hAnsi="Helvetica" w:cs="Arial"/>
                <w:color w:val="000000" w:themeColor="text1"/>
              </w:rPr>
              <w:t>(sheep polyclonal)</w:t>
            </w:r>
          </w:p>
          <w:p w14:paraId="723E8A14" w14:textId="77777777" w:rsidR="00C30D7B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  <w:p w14:paraId="5BA14F43" w14:textId="2F7243F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Antigen: Full-length Human UBXN7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566AB4B3" w14:textId="714DF571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56CDF220" w14:textId="7777777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S409D</w:t>
            </w:r>
          </w:p>
          <w:p w14:paraId="56A31E6D" w14:textId="7777777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C30D7B" w:rsidRPr="00B03549" w14:paraId="7D22A1B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57E6E898" w14:textId="101A28F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anti-FLAG M2 (mouse monoclonal)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5075E9E2" w14:textId="4074A2F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igma-Aldrich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569A6BB3" w14:textId="559DA5D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F3165</w:t>
            </w:r>
          </w:p>
        </w:tc>
      </w:tr>
      <w:tr w:rsidR="00C30D7B" w:rsidRPr="00B03549" w14:paraId="2B5C1DB8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5AC90853" w14:textId="6400D4D0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anti-sheep IgG HRP 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6D514386" w14:textId="5455344C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igma-Aldrich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619850AE" w14:textId="79E480AC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A3415</w:t>
            </w:r>
          </w:p>
        </w:tc>
      </w:tr>
      <w:tr w:rsidR="00C30D7B" w:rsidRPr="00B03549" w14:paraId="3DC574F2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334CEE32" w14:textId="2235EC58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anti-mouse IgG HRP 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295AB940" w14:textId="0AAFCB41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igma-Aldrich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188191DC" w14:textId="68A09700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A4416</w:t>
            </w:r>
          </w:p>
        </w:tc>
      </w:tr>
      <w:tr w:rsidR="00C30D7B" w:rsidRPr="00B03549" w14:paraId="10BC437B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2230B90" w14:textId="3842EF63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b/>
                <w:color w:val="000000" w:themeColor="text1"/>
              </w:rPr>
              <w:t>Chemicals, Peptides, and Recombinant Proteins</w:t>
            </w:r>
          </w:p>
        </w:tc>
        <w:tc>
          <w:tcPr>
            <w:tcW w:w="1701" w:type="dxa"/>
          </w:tcPr>
          <w:p w14:paraId="357F46CA" w14:textId="7AE6790F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6ECB850D" w14:textId="76BF3B51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C30D7B" w:rsidRPr="00B03549" w14:paraId="7F3FD18B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CB3D1E2" w14:textId="6B29138C" w:rsidR="00C30D7B" w:rsidRPr="00B03549" w:rsidRDefault="00C30D7B" w:rsidP="00C30D7B">
            <w:pPr>
              <w:pStyle w:val="Heading1"/>
              <w:shd w:val="clear" w:color="auto" w:fill="FFFFFF"/>
              <w:spacing w:before="0" w:beforeAutospacing="0" w:after="150" w:afterAutospacing="0" w:line="320" w:lineRule="atLeast"/>
              <w:ind w:right="328"/>
              <w:outlineLvl w:val="0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B03549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Phusion® High-Fidelity DNA Polymerase</w:t>
            </w:r>
          </w:p>
        </w:tc>
        <w:tc>
          <w:tcPr>
            <w:tcW w:w="1701" w:type="dxa"/>
          </w:tcPr>
          <w:p w14:paraId="1987C6D0" w14:textId="4A5977FE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New England Biolab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08E2C8D9" w14:textId="21DFD5DA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M0530</w:t>
            </w:r>
          </w:p>
        </w:tc>
      </w:tr>
      <w:tr w:rsidR="00C30D7B" w:rsidRPr="00B03549" w14:paraId="5F97796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1A024BE" w14:textId="1336E258" w:rsidR="00C30D7B" w:rsidRPr="00B03549" w:rsidRDefault="00C30D7B" w:rsidP="00C30D7B">
            <w:pPr>
              <w:rPr>
                <w:rFonts w:ascii="Helvetica" w:hAnsi="Helvetica" w:cs="Arial"/>
                <w:bCs/>
                <w:color w:val="000000" w:themeColor="text1"/>
              </w:rPr>
            </w:pPr>
            <w:r w:rsidRPr="00B03549">
              <w:rPr>
                <w:rFonts w:ascii="Helvetica" w:hAnsi="Helvetica" w:cs="Arial"/>
                <w:bCs/>
                <w:color w:val="000000" w:themeColor="text1"/>
              </w:rPr>
              <w:t>Ex Taq DNA polymerase</w:t>
            </w:r>
          </w:p>
        </w:tc>
        <w:tc>
          <w:tcPr>
            <w:tcW w:w="1701" w:type="dxa"/>
          </w:tcPr>
          <w:p w14:paraId="37AE66DD" w14:textId="7D15C7B1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aKaRa</w:t>
            </w:r>
            <w:proofErr w:type="spellEnd"/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38ACFDF5" w14:textId="4A0EB996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RR001</w:t>
            </w:r>
          </w:p>
        </w:tc>
      </w:tr>
      <w:tr w:rsidR="00C30D7B" w:rsidRPr="00B03549" w14:paraId="543C25F1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49AE665" w14:textId="27624122" w:rsidR="00C30D7B" w:rsidRPr="00B03549" w:rsidRDefault="00C30D7B" w:rsidP="00C30D7B">
            <w:pPr>
              <w:rPr>
                <w:rFonts w:ascii="Helvetica" w:hAnsi="Helvetica" w:cs="Arial"/>
                <w:bCs/>
                <w:color w:val="000000" w:themeColor="text1"/>
              </w:rPr>
            </w:pPr>
            <w:r w:rsidRPr="00B03549">
              <w:rPr>
                <w:rFonts w:ascii="Helvetica" w:hAnsi="Helvetica" w:cs="Arial"/>
                <w:bCs/>
                <w:color w:val="000000" w:themeColor="text1"/>
              </w:rPr>
              <w:t>TOPO TA cloning Kit</w:t>
            </w:r>
          </w:p>
        </w:tc>
        <w:tc>
          <w:tcPr>
            <w:tcW w:w="1701" w:type="dxa"/>
          </w:tcPr>
          <w:p w14:paraId="658575C6" w14:textId="6A0C3E0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Invitrogen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4C0418E7" w14:textId="6F45E2D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K457540</w:t>
            </w:r>
          </w:p>
        </w:tc>
      </w:tr>
      <w:tr w:rsidR="00C30D7B" w:rsidRPr="00B03549" w14:paraId="566E8D80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E682C2B" w14:textId="7FA1F1C2" w:rsidR="00C30D7B" w:rsidRPr="00B03549" w:rsidRDefault="00C30D7B" w:rsidP="00C30D7B">
            <w:pPr>
              <w:rPr>
                <w:rFonts w:ascii="Helvetica" w:hAnsi="Helvetica" w:cs="Arial"/>
                <w:bCs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Gibson Assembly Cloning Kit </w:t>
            </w:r>
          </w:p>
        </w:tc>
        <w:tc>
          <w:tcPr>
            <w:tcW w:w="1701" w:type="dxa"/>
          </w:tcPr>
          <w:p w14:paraId="7D735F82" w14:textId="22B7E48C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New England Biolab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4E240206" w14:textId="537E609B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E2611</w:t>
            </w:r>
          </w:p>
        </w:tc>
      </w:tr>
      <w:tr w:rsidR="00C30D7B" w:rsidRPr="00B03549" w14:paraId="792FDAC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3F712AC" w14:textId="2A2F36D2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XpressRef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Universal Total human RNA </w:t>
            </w:r>
          </w:p>
        </w:tc>
        <w:tc>
          <w:tcPr>
            <w:tcW w:w="1701" w:type="dxa"/>
          </w:tcPr>
          <w:p w14:paraId="5894083B" w14:textId="64ACE953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QIAGEN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420C9EAB" w14:textId="1F187097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338112</w:t>
            </w:r>
          </w:p>
        </w:tc>
      </w:tr>
      <w:tr w:rsidR="00C30D7B" w:rsidRPr="00B03549" w14:paraId="36CFF20B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DC52FDF" w14:textId="3892AB2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PrimeScript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>™ RT-PCR Kit</w:t>
            </w:r>
          </w:p>
        </w:tc>
        <w:tc>
          <w:tcPr>
            <w:tcW w:w="1701" w:type="dxa"/>
          </w:tcPr>
          <w:p w14:paraId="00CA5CA6" w14:textId="348B575F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aKaRa</w:t>
            </w:r>
            <w:proofErr w:type="spellEnd"/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6E510F96" w14:textId="5DE73D6B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RR014</w:t>
            </w:r>
          </w:p>
        </w:tc>
      </w:tr>
      <w:tr w:rsidR="00C30D7B" w:rsidRPr="00B03549" w14:paraId="33FCBE88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4711191" w14:textId="1D1C6D42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4 polynucleotide kinase</w:t>
            </w:r>
          </w:p>
        </w:tc>
        <w:tc>
          <w:tcPr>
            <w:tcW w:w="1701" w:type="dxa"/>
          </w:tcPr>
          <w:p w14:paraId="70BBADBB" w14:textId="25FE164B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New England Biolab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6B04D8C4" w14:textId="072207FC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M201</w:t>
            </w:r>
          </w:p>
        </w:tc>
      </w:tr>
      <w:tr w:rsidR="00C30D7B" w:rsidRPr="00B03549" w14:paraId="05B206C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8201B4E" w14:textId="53D71802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4 DNA ligase</w:t>
            </w:r>
          </w:p>
        </w:tc>
        <w:tc>
          <w:tcPr>
            <w:tcW w:w="1701" w:type="dxa"/>
          </w:tcPr>
          <w:p w14:paraId="22C44B17" w14:textId="53E615A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New England Biolab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5F817D55" w14:textId="219F024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M202</w:t>
            </w:r>
          </w:p>
        </w:tc>
      </w:tr>
      <w:tr w:rsidR="00C30D7B" w:rsidRPr="00B03549" w14:paraId="768E9576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1103622E" w14:textId="1DE7FF5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Calibri"/>
                <w:color w:val="000000" w:themeColor="text1"/>
              </w:rPr>
              <w:t xml:space="preserve">Ubiquitin </w:t>
            </w:r>
            <w:proofErr w:type="spellStart"/>
            <w:r w:rsidRPr="00B03549">
              <w:rPr>
                <w:rFonts w:ascii="Helvetica" w:hAnsi="Helvetica" w:cs="Calibri"/>
                <w:color w:val="000000" w:themeColor="text1"/>
              </w:rPr>
              <w:t>PrG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49DA2958" w14:textId="683B7CC7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shd w:val="clear" w:color="auto" w:fill="auto"/>
          </w:tcPr>
          <w:p w14:paraId="5170FC5E" w14:textId="4D2EC5C5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49003</w:t>
            </w:r>
          </w:p>
        </w:tc>
      </w:tr>
      <w:tr w:rsidR="00C30D7B" w:rsidRPr="00B03549" w14:paraId="729CEBF9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56914C78" w14:textId="5EE181AB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Pierce Universal Nuclease </w:t>
            </w:r>
          </w:p>
        </w:tc>
        <w:tc>
          <w:tcPr>
            <w:tcW w:w="1701" w:type="dxa"/>
            <w:shd w:val="clear" w:color="auto" w:fill="auto"/>
          </w:tcPr>
          <w:p w14:paraId="1F2F6A9E" w14:textId="6B276D9C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7919ECC3" w14:textId="6D693FA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8702</w:t>
            </w:r>
          </w:p>
        </w:tc>
      </w:tr>
      <w:tr w:rsidR="00C30D7B" w:rsidRPr="00B03549" w14:paraId="1D7F1671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5F93D034" w14:textId="57A6A12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Gelatin </w:t>
            </w:r>
          </w:p>
        </w:tc>
        <w:tc>
          <w:tcPr>
            <w:tcW w:w="1701" w:type="dxa"/>
            <w:shd w:val="clear" w:color="auto" w:fill="auto"/>
          </w:tcPr>
          <w:p w14:paraId="44A7413E" w14:textId="3AD6118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Sigma-Aldrich</w:t>
            </w:r>
          </w:p>
        </w:tc>
        <w:tc>
          <w:tcPr>
            <w:tcW w:w="2126" w:type="dxa"/>
            <w:shd w:val="clear" w:color="auto" w:fill="auto"/>
          </w:tcPr>
          <w:p w14:paraId="5F7EC602" w14:textId="6E85F142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G1890</w:t>
            </w:r>
          </w:p>
        </w:tc>
      </w:tr>
      <w:tr w:rsidR="00C30D7B" w:rsidRPr="00B03549" w14:paraId="52C05F3F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6EAF784D" w14:textId="4C90FA4B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DMEM</w:t>
            </w:r>
          </w:p>
        </w:tc>
        <w:tc>
          <w:tcPr>
            <w:tcW w:w="1701" w:type="dxa"/>
            <w:shd w:val="clear" w:color="auto" w:fill="auto"/>
          </w:tcPr>
          <w:p w14:paraId="5CA703E7" w14:textId="30FFF56B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0E4D9E58" w14:textId="778C6B7F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11960044</w:t>
            </w:r>
          </w:p>
        </w:tc>
      </w:tr>
      <w:tr w:rsidR="00C30D7B" w:rsidRPr="00B03549" w14:paraId="36EB93C8" w14:textId="417C6D6A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2F6AFFFF" w14:textId="133A5138" w:rsidR="00C30D7B" w:rsidRPr="00B03549" w:rsidRDefault="00C30D7B" w:rsidP="00C30D7B">
            <w:pPr>
              <w:rPr>
                <w:rFonts w:ascii="Helvetica" w:hAnsi="Helvetica" w:cs="Arial"/>
                <w:b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no phenol red DMEM </w:t>
            </w:r>
          </w:p>
        </w:tc>
        <w:tc>
          <w:tcPr>
            <w:tcW w:w="1701" w:type="dxa"/>
            <w:shd w:val="clear" w:color="auto" w:fill="auto"/>
          </w:tcPr>
          <w:p w14:paraId="5D7E5951" w14:textId="29F2D129" w:rsidR="00C30D7B" w:rsidRPr="00B03549" w:rsidRDefault="00C30D7B" w:rsidP="00C30D7B"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53356226" w14:textId="61FEE7C6" w:rsidR="00C30D7B" w:rsidRPr="00B03549" w:rsidRDefault="00C30D7B" w:rsidP="00C30D7B">
            <w:r w:rsidRPr="00B03549">
              <w:rPr>
                <w:rFonts w:ascii="Helvetica" w:hAnsi="Helvetica"/>
                <w:color w:val="000000" w:themeColor="text1"/>
              </w:rPr>
              <w:t>21063029</w:t>
            </w:r>
          </w:p>
        </w:tc>
      </w:tr>
      <w:tr w:rsidR="00C30D7B" w:rsidRPr="00B03549" w14:paraId="139E2CB8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4197253E" w14:textId="51F20E93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OPTI-MEM</w:t>
            </w:r>
          </w:p>
        </w:tc>
        <w:tc>
          <w:tcPr>
            <w:tcW w:w="1701" w:type="dxa"/>
            <w:shd w:val="clear" w:color="auto" w:fill="auto"/>
          </w:tcPr>
          <w:p w14:paraId="5E7CA53F" w14:textId="335AEC95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6EDC470A" w14:textId="3316457F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31985062</w:t>
            </w:r>
          </w:p>
        </w:tc>
      </w:tr>
      <w:tr w:rsidR="00C30D7B" w:rsidRPr="00B03549" w14:paraId="37642160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1BD9D4BE" w14:textId="472B0328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Knockout serum replacement</w:t>
            </w:r>
          </w:p>
        </w:tc>
        <w:tc>
          <w:tcPr>
            <w:tcW w:w="1701" w:type="dxa"/>
            <w:shd w:val="clear" w:color="auto" w:fill="auto"/>
          </w:tcPr>
          <w:p w14:paraId="0EC33081" w14:textId="1C19C006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7128702B" w14:textId="46E3F248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10828028</w:t>
            </w:r>
          </w:p>
        </w:tc>
      </w:tr>
      <w:tr w:rsidR="00C30D7B" w:rsidRPr="00B03549" w14:paraId="2EC892F7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56919A46" w14:textId="7481AE1C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L-Glutamine </w:t>
            </w:r>
          </w:p>
        </w:tc>
        <w:tc>
          <w:tcPr>
            <w:tcW w:w="1701" w:type="dxa"/>
            <w:shd w:val="clear" w:color="auto" w:fill="auto"/>
          </w:tcPr>
          <w:p w14:paraId="2AD85868" w14:textId="04E335A9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48C4539D" w14:textId="3CE3A220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25030081</w:t>
            </w:r>
          </w:p>
        </w:tc>
      </w:tr>
      <w:tr w:rsidR="00C30D7B" w:rsidRPr="00B03549" w14:paraId="47616B66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41B2DF2F" w14:textId="46B953AD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Penicillin-Streptomycin</w:t>
            </w:r>
          </w:p>
        </w:tc>
        <w:tc>
          <w:tcPr>
            <w:tcW w:w="1701" w:type="dxa"/>
            <w:shd w:val="clear" w:color="auto" w:fill="auto"/>
          </w:tcPr>
          <w:p w14:paraId="0628ED89" w14:textId="7E9B7F6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6B2D63FA" w14:textId="46EBEF64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15140122</w:t>
            </w:r>
          </w:p>
        </w:tc>
      </w:tr>
      <w:tr w:rsidR="00C30D7B" w:rsidRPr="00B03549" w14:paraId="0C4B6889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05EBD980" w14:textId="48042D01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Sodium Pyruvate </w:t>
            </w:r>
          </w:p>
        </w:tc>
        <w:tc>
          <w:tcPr>
            <w:tcW w:w="1701" w:type="dxa"/>
            <w:shd w:val="clear" w:color="auto" w:fill="auto"/>
          </w:tcPr>
          <w:p w14:paraId="4403C67C" w14:textId="12283C3A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5FE26BB8" w14:textId="5A264B12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11360070</w:t>
            </w:r>
          </w:p>
        </w:tc>
      </w:tr>
      <w:tr w:rsidR="00C30D7B" w:rsidRPr="00B03549" w14:paraId="598B7328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228466A2" w14:textId="43C4D9B5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non-essential amino acids </w:t>
            </w:r>
          </w:p>
        </w:tc>
        <w:tc>
          <w:tcPr>
            <w:tcW w:w="1701" w:type="dxa"/>
            <w:shd w:val="clear" w:color="auto" w:fill="auto"/>
          </w:tcPr>
          <w:p w14:paraId="4C6228FF" w14:textId="59C3FEFB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6CCB97CD" w14:textId="2DED6D62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11140050</w:t>
            </w:r>
          </w:p>
        </w:tc>
      </w:tr>
      <w:tr w:rsidR="00C30D7B" w:rsidRPr="00B03549" w14:paraId="0AF74521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2E71ABFF" w14:textId="31F14D6B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Symbol" w:hAnsi="Symbol"/>
                <w:color w:val="000000" w:themeColor="text1"/>
              </w:rPr>
              <w:t></w:t>
            </w:r>
            <w:r w:rsidRPr="00B03549">
              <w:rPr>
                <w:rFonts w:ascii="Helvetica" w:hAnsi="Helvetica"/>
                <w:color w:val="000000" w:themeColor="text1"/>
              </w:rPr>
              <w:t>-</w:t>
            </w: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mercaptoethanol</w:t>
            </w:r>
            <w:proofErr w:type="spellEnd"/>
            <w:r w:rsidRPr="00B03549">
              <w:rPr>
                <w:rFonts w:ascii="Helvetica" w:hAnsi="Helvetica"/>
                <w:color w:val="000000" w:themeColor="text1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</w:tcPr>
          <w:p w14:paraId="59E02223" w14:textId="0E106053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Sigma-Aldrich</w:t>
            </w:r>
          </w:p>
        </w:tc>
        <w:tc>
          <w:tcPr>
            <w:tcW w:w="2126" w:type="dxa"/>
            <w:shd w:val="clear" w:color="auto" w:fill="auto"/>
          </w:tcPr>
          <w:p w14:paraId="068A8404" w14:textId="73C0604A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M6520</w:t>
            </w:r>
          </w:p>
        </w:tc>
      </w:tr>
      <w:tr w:rsidR="00C30D7B" w:rsidRPr="00B03549" w14:paraId="0DAFC6B4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673F2FAA" w14:textId="0F6515E6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LIF</w:t>
            </w:r>
          </w:p>
        </w:tc>
        <w:tc>
          <w:tcPr>
            <w:tcW w:w="1701" w:type="dxa"/>
            <w:shd w:val="clear" w:color="auto" w:fill="auto"/>
          </w:tcPr>
          <w:p w14:paraId="7E147C19" w14:textId="5C548D61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shd w:val="clear" w:color="auto" w:fill="auto"/>
          </w:tcPr>
          <w:p w14:paraId="72E9C822" w14:textId="25C573AF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DU1715</w:t>
            </w:r>
          </w:p>
        </w:tc>
      </w:tr>
      <w:tr w:rsidR="00C30D7B" w:rsidRPr="00B03549" w14:paraId="40E0EEE7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4EDAF116" w14:textId="7E73D8AB" w:rsidR="00C30D7B" w:rsidRPr="00B03549" w:rsidRDefault="00C30D7B" w:rsidP="00C30D7B">
            <w:pPr>
              <w:rPr>
                <w:rFonts w:ascii="Helvetica" w:hAnsi="Helvetica" w:cs="Calibri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lastRenderedPageBreak/>
              <w:t xml:space="preserve">Trypsin-EDTA </w:t>
            </w:r>
          </w:p>
        </w:tc>
        <w:tc>
          <w:tcPr>
            <w:tcW w:w="1701" w:type="dxa"/>
            <w:shd w:val="clear" w:color="auto" w:fill="auto"/>
          </w:tcPr>
          <w:p w14:paraId="405FC62A" w14:textId="2D5082D4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354205B0" w14:textId="16FC754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25300054</w:t>
            </w:r>
          </w:p>
        </w:tc>
      </w:tr>
      <w:tr w:rsidR="00C30D7B" w:rsidRPr="00B03549" w14:paraId="10380D28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17952F52" w14:textId="449E73BD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Lipofectamine™ </w:t>
            </w: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RNAiMAX</w:t>
            </w:r>
            <w:proofErr w:type="spellEnd"/>
            <w:r w:rsidRPr="00B03549">
              <w:rPr>
                <w:rFonts w:ascii="Helvetica" w:hAnsi="Helvetica"/>
                <w:color w:val="000000" w:themeColor="text1"/>
              </w:rPr>
              <w:t xml:space="preserve"> Transfection Reagent</w:t>
            </w:r>
          </w:p>
        </w:tc>
        <w:tc>
          <w:tcPr>
            <w:tcW w:w="1701" w:type="dxa"/>
            <w:shd w:val="clear" w:color="auto" w:fill="auto"/>
          </w:tcPr>
          <w:p w14:paraId="51452C70" w14:textId="5F265711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ThermoFisher</w:t>
            </w:r>
            <w:proofErr w:type="spellEnd"/>
            <w:r w:rsidRPr="00B03549">
              <w:rPr>
                <w:rFonts w:ascii="Helvetica" w:hAnsi="Helvetica"/>
                <w:color w:val="000000" w:themeColor="text1"/>
              </w:rPr>
              <w:t xml:space="preserve"> Scientific</w:t>
            </w:r>
          </w:p>
        </w:tc>
        <w:tc>
          <w:tcPr>
            <w:tcW w:w="2126" w:type="dxa"/>
            <w:shd w:val="clear" w:color="auto" w:fill="auto"/>
          </w:tcPr>
          <w:p w14:paraId="65C6A1BF" w14:textId="66905E47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13778075</w:t>
            </w:r>
          </w:p>
        </w:tc>
      </w:tr>
      <w:tr w:rsidR="00C30D7B" w:rsidRPr="00B03549" w14:paraId="283F9B0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  <w:vAlign w:val="center"/>
          </w:tcPr>
          <w:p w14:paraId="231EE075" w14:textId="35866E87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MLN-4924 (inhibitor of E1 enzyme for protein neddylation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  <w:vAlign w:val="center"/>
          </w:tcPr>
          <w:p w14:paraId="72959B4D" w14:textId="435212A1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Activebiochem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073DF04" w14:textId="563E9219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A1139</w:t>
            </w:r>
          </w:p>
        </w:tc>
      </w:tr>
      <w:tr w:rsidR="00C30D7B" w:rsidRPr="00B03549" w14:paraId="7B079F0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  <w:vAlign w:val="center"/>
          </w:tcPr>
          <w:p w14:paraId="79FE383C" w14:textId="4132E10F" w:rsidR="00C30D7B" w:rsidRPr="00B03549" w:rsidRDefault="00C30D7B" w:rsidP="00C30D7B">
            <w:pPr>
              <w:rPr>
                <w:rFonts w:ascii="Symbol" w:hAnsi="Symbo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Hoechst 3334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  <w:vAlign w:val="center"/>
          </w:tcPr>
          <w:p w14:paraId="28C03D20" w14:textId="4A518979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igma-Aldrich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1F5BAAE" w14:textId="51CCA44C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B2261</w:t>
            </w:r>
          </w:p>
        </w:tc>
      </w:tr>
      <w:tr w:rsidR="0021557F" w:rsidRPr="00B03549" w14:paraId="2254AF64" w14:textId="77777777" w:rsidTr="000607F5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9D5A99A" w14:textId="6E181C3F" w:rsidR="0021557F" w:rsidRPr="00B03549" w:rsidRDefault="0021557F" w:rsidP="0021557F">
            <w:pPr>
              <w:rPr>
                <w:rFonts w:ascii="Helvetica" w:hAnsi="Helvetica" w:cs="Arial"/>
                <w:color w:val="000000" w:themeColor="text1"/>
              </w:rPr>
            </w:pPr>
            <w:r w:rsidRPr="00787457">
              <w:rPr>
                <w:rFonts w:ascii="Helvetica" w:hAnsi="Helvetica" w:cs="Arial"/>
              </w:rPr>
              <w:t xml:space="preserve">IRDye-800CW Maleimide 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4D84AC5" w14:textId="459372C8" w:rsidR="0021557F" w:rsidRPr="00B03549" w:rsidRDefault="0021557F" w:rsidP="0021557F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</w:rPr>
              <w:t>Li-Cor</w:t>
            </w:r>
            <w:r w:rsidRPr="00787457">
              <w:rPr>
                <w:rFonts w:ascii="Helvetica" w:hAnsi="Helvetica" w:cs="Arial"/>
              </w:rPr>
              <w:t xml:space="preserve"> 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8B92887" w14:textId="0D0A3816" w:rsidR="0021557F" w:rsidRPr="00B03549" w:rsidRDefault="0021557F" w:rsidP="0021557F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</w:rPr>
              <w:t>929-80020</w:t>
            </w:r>
          </w:p>
        </w:tc>
      </w:tr>
      <w:tr w:rsidR="00C30D7B" w:rsidRPr="00B03549" w14:paraId="382368A5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D63B16D" w14:textId="39221EC6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Anti-FLAG M2 affinity gel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49A8368" w14:textId="374A363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Sigma-Aldrich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6AFFA55" w14:textId="32D4FE31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A2220</w:t>
            </w:r>
          </w:p>
        </w:tc>
      </w:tr>
      <w:tr w:rsidR="00C30D7B" w:rsidRPr="00B03549" w14:paraId="7A7121D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FE9B819" w14:textId="182A06CB" w:rsidR="00C30D7B" w:rsidRPr="00B03549" w:rsidRDefault="00C30D7B" w:rsidP="00C30D7B">
            <w:pPr>
              <w:rPr>
                <w:rFonts w:ascii="Symbol" w:hAnsi="Symbo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Ni-NTA agarose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44882FB" w14:textId="59C65561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Qiagen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CD5A03E" w14:textId="591D45B6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30210</w:t>
            </w:r>
          </w:p>
        </w:tc>
      </w:tr>
      <w:tr w:rsidR="00C30D7B" w:rsidRPr="00B03549" w14:paraId="74740E3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69137B3" w14:textId="7FEE4EC5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Protein A/G Sepharose beads 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C1291EA" w14:textId="5E1A1A28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Expedeon</w:t>
            </w:r>
            <w:proofErr w:type="spellEnd"/>
            <w:r w:rsidRPr="00B03549">
              <w:rPr>
                <w:rFonts w:ascii="Helvetica" w:hAnsi="Helvetica"/>
                <w:color w:val="000000" w:themeColor="text1"/>
              </w:rPr>
              <w:t xml:space="preserve"> 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F748737" w14:textId="4B212B45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AGA1000</w:t>
            </w:r>
          </w:p>
        </w:tc>
      </w:tr>
      <w:tr w:rsidR="00C30D7B" w:rsidRPr="00B03549" w14:paraId="34BACC3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7F6C571" w14:textId="71FBCF28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GFP-Trap Agarose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1014B48" w14:textId="1B20817A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Chromotek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9B1CAB7" w14:textId="1AB5AD2C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gta-20</w:t>
            </w:r>
          </w:p>
        </w:tc>
      </w:tr>
      <w:tr w:rsidR="00C30D7B" w:rsidRPr="00B03549" w14:paraId="24AA85A7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E579DCE" w14:textId="0B3A42F5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 xml:space="preserve">Calmodulin </w:t>
            </w:r>
            <w:r w:rsidR="004B49F4">
              <w:rPr>
                <w:rFonts w:ascii="Helvetica" w:hAnsi="Helvetica" w:cs="Arial"/>
              </w:rPr>
              <w:t>S</w:t>
            </w:r>
            <w:r w:rsidRPr="00B03549">
              <w:rPr>
                <w:rFonts w:ascii="Helvetica" w:hAnsi="Helvetica" w:cs="Arial"/>
              </w:rPr>
              <w:t>epharose 4B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24DD2C3" w14:textId="00DB2D77" w:rsidR="00C30D7B" w:rsidRPr="00B03549" w:rsidRDefault="004B49F4" w:rsidP="00C30D7B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>
              <w:rPr>
                <w:rFonts w:ascii="Helvetica" w:hAnsi="Helvetica" w:cs="Arial"/>
              </w:rPr>
              <w:t>Cytiva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E9B3E1B" w14:textId="2C633E74" w:rsidR="00C30D7B" w:rsidRPr="00B03549" w:rsidRDefault="00C30D7B" w:rsidP="00C30D7B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17052901</w:t>
            </w:r>
          </w:p>
        </w:tc>
      </w:tr>
      <w:tr w:rsidR="00C30D7B" w:rsidRPr="00B03549" w14:paraId="2FE6499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3522787" w14:textId="4F5471E0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 xml:space="preserve">IgG </w:t>
            </w:r>
            <w:proofErr w:type="spellStart"/>
            <w:r w:rsidRPr="00B03549">
              <w:rPr>
                <w:rFonts w:ascii="Helvetica" w:hAnsi="Helvetica" w:cs="Arial"/>
              </w:rPr>
              <w:t>sepharose</w:t>
            </w:r>
            <w:proofErr w:type="spellEnd"/>
            <w:r w:rsidRPr="00B03549">
              <w:rPr>
                <w:rFonts w:ascii="Helvetica" w:hAnsi="Helvetica" w:cs="Arial"/>
              </w:rPr>
              <w:t xml:space="preserve"> 6 Fast Flow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1C32DE7" w14:textId="13D80208" w:rsidR="00C30D7B" w:rsidRPr="00B03549" w:rsidRDefault="004B49F4" w:rsidP="00C30D7B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>
              <w:rPr>
                <w:rFonts w:ascii="Helvetica" w:hAnsi="Helvetica" w:cs="Arial"/>
              </w:rPr>
              <w:t>Cytiva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7C4B1CF" w14:textId="34A5C7A0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17096901</w:t>
            </w:r>
          </w:p>
        </w:tc>
      </w:tr>
      <w:tr w:rsidR="00C30D7B" w:rsidRPr="00B03549" w14:paraId="56E57B0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39B78E8" w14:textId="65912BD6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3</w:t>
            </w:r>
            <w:r w:rsidR="004B49F4">
              <w:rPr>
                <w:rFonts w:ascii="Helvetica" w:hAnsi="Helvetica" w:cs="Arial"/>
              </w:rPr>
              <w:t>X</w:t>
            </w:r>
            <w:r w:rsidRPr="00B03549">
              <w:rPr>
                <w:rFonts w:ascii="Helvetica" w:hAnsi="Helvetica" w:cs="Arial"/>
              </w:rPr>
              <w:t>FLAG</w:t>
            </w:r>
            <w:r w:rsidRPr="00B03549">
              <w:rPr>
                <w:rFonts w:ascii="Helvetica" w:hAnsi="Helvetica" w:cs="Arial" w:hint="eastAsia"/>
              </w:rPr>
              <w:t xml:space="preserve"> </w:t>
            </w:r>
            <w:r w:rsidRPr="00B03549">
              <w:rPr>
                <w:rFonts w:ascii="Helvetica" w:hAnsi="Helvetica" w:cs="Arial"/>
              </w:rPr>
              <w:t>peptide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E7A36F2" w14:textId="740E66AE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Sigma-Aldrich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19AB382" w14:textId="1D94CA16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F4799</w:t>
            </w:r>
          </w:p>
        </w:tc>
      </w:tr>
      <w:tr w:rsidR="00C30D7B" w:rsidRPr="00B03549" w14:paraId="5AAC5C2C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9CE77AA" w14:textId="1D4EF5A2" w:rsidR="00C30D7B" w:rsidRPr="00B03549" w:rsidRDefault="00C30D7B" w:rsidP="00C30D7B">
            <w:pPr>
              <w:rPr>
                <w:rFonts w:ascii="Helvetica" w:hAnsi="Helvetica" w:cs="Arial"/>
              </w:rPr>
            </w:pPr>
            <w:proofErr w:type="spellStart"/>
            <w:r w:rsidRPr="00B03549">
              <w:rPr>
                <w:rFonts w:ascii="Helvetica" w:hAnsi="Helvetica" w:cs="Arial"/>
              </w:rPr>
              <w:t>PreScission</w:t>
            </w:r>
            <w:proofErr w:type="spellEnd"/>
            <w:r w:rsidRPr="00B03549">
              <w:rPr>
                <w:rFonts w:ascii="Helvetica" w:hAnsi="Helvetica" w:cs="Arial"/>
              </w:rPr>
              <w:t xml:space="preserve"> protease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0D17053" w14:textId="0F104558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DCF0981" w14:textId="1DE0003A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DU34905</w:t>
            </w:r>
          </w:p>
        </w:tc>
      </w:tr>
      <w:tr w:rsidR="00C30D7B" w:rsidRPr="00B03549" w14:paraId="65855BEF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79C4581" w14:textId="73712299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TEV protease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123641E" w14:textId="52A48F2A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5C4AF4A" w14:textId="5BEB1600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DU6811</w:t>
            </w:r>
          </w:p>
        </w:tc>
      </w:tr>
      <w:tr w:rsidR="00C30D7B" w:rsidRPr="00B03549" w14:paraId="277C0CA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6643BC4" w14:textId="7E3EA97C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 xml:space="preserve">Roche </w:t>
            </w:r>
            <w:proofErr w:type="spellStart"/>
            <w:r w:rsidRPr="00B03549">
              <w:rPr>
                <w:rFonts w:ascii="Helvetica" w:hAnsi="Helvetica" w:cs="Arial"/>
              </w:rPr>
              <w:t>cOmplete</w:t>
            </w:r>
            <w:proofErr w:type="spellEnd"/>
            <w:r w:rsidRPr="00B03549">
              <w:rPr>
                <w:rFonts w:ascii="Helvetica" w:hAnsi="Helvetica" w:cs="Arial"/>
              </w:rPr>
              <w:t xml:space="preserve"> EDTA-free protease inhibitor cocktail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E55C350" w14:textId="207F8596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Roche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B32D0AB" w14:textId="157BD04F" w:rsidR="00C30D7B" w:rsidRPr="00B03549" w:rsidRDefault="00C30D7B" w:rsidP="00C30D7B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11873580001</w:t>
            </w:r>
          </w:p>
        </w:tc>
      </w:tr>
      <w:tr w:rsidR="00C30D7B" w:rsidRPr="00B03549" w14:paraId="5A14579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D9E49AA" w14:textId="514E04C3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MG helicase (expressed in budding yeast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C7CEEB3" w14:textId="18B0E8F8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FDE3142" w14:textId="7DB1505D" w:rsidR="00C30D7B" w:rsidRPr="00B03549" w:rsidRDefault="00C30D7B" w:rsidP="00C30D7B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46C2B05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05A9593" w14:textId="15E3AB05" w:rsidR="00423155" w:rsidRPr="00B03549" w:rsidRDefault="00423155" w:rsidP="00076FD1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MG helicase</w:t>
            </w:r>
            <w:r w:rsidR="00076FD1">
              <w:rPr>
                <w:rFonts w:ascii="Helvetica" w:hAnsi="Helvetica" w:cs="Arial"/>
                <w:color w:val="000000" w:themeColor="text1"/>
              </w:rPr>
              <w:t xml:space="preserve"> with </w:t>
            </w:r>
            <w:r>
              <w:rPr>
                <w:rFonts w:ascii="Helvetica" w:hAnsi="Helvetica" w:cs="Arial"/>
                <w:color w:val="000000" w:themeColor="text1"/>
              </w:rPr>
              <w:t>Mcm7-</w:t>
            </w:r>
            <w:r w:rsidR="00780F95">
              <w:rPr>
                <w:rFonts w:ascii="Helvetica" w:hAnsi="Helvetica" w:cs="Arial"/>
                <w:color w:val="000000" w:themeColor="text1"/>
              </w:rPr>
              <w:t>K</w:t>
            </w:r>
            <w:r>
              <w:rPr>
                <w:rFonts w:ascii="Helvetica" w:hAnsi="Helvetica" w:cs="Arial"/>
                <w:color w:val="000000" w:themeColor="text1"/>
              </w:rPr>
              <w:t>R</w:t>
            </w:r>
            <w:r w:rsidR="00076FD1">
              <w:rPr>
                <w:rFonts w:ascii="Helvetica" w:hAnsi="Helvetica" w:cs="Arial"/>
                <w:color w:val="000000" w:themeColor="text1"/>
              </w:rPr>
              <w:t xml:space="preserve"> allele (</w:t>
            </w:r>
            <w:r w:rsidR="00076FD1" w:rsidRPr="00B03549">
              <w:rPr>
                <w:rFonts w:ascii="Helvetica" w:hAnsi="Helvetica" w:cs="Arial"/>
                <w:color w:val="000000" w:themeColor="text1"/>
              </w:rPr>
              <w:t>expressed in budding yeast</w:t>
            </w:r>
            <w:r w:rsidR="00076FD1">
              <w:rPr>
                <w:rFonts w:ascii="Helvetica" w:hAnsi="Helvetica" w:cs="Arial"/>
                <w:color w:val="000000" w:themeColor="text1"/>
              </w:rPr>
              <w:t xml:space="preserve">; Mcm7-KR has </w:t>
            </w:r>
            <w:r w:rsidR="000E0C87">
              <w:rPr>
                <w:rFonts w:ascii="Helvetica" w:hAnsi="Helvetica" w:cs="Arial"/>
                <w:color w:val="000000" w:themeColor="text1"/>
              </w:rPr>
              <w:t>K59R, K62R, K69R, K92R, K130R, K135R, K205R, K223R, K306R</w:t>
            </w:r>
            <w:r w:rsidR="00076FD1">
              <w:rPr>
                <w:rFonts w:ascii="Helvetica" w:hAnsi="Helvetica" w:cs="Arial"/>
                <w:color w:val="000000" w:themeColor="text1"/>
              </w:rPr>
              <w:t xml:space="preserve"> mutations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E28F97A" w14:textId="105B6452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4F78554" w14:textId="6AF332AB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68140825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3D449F0" w14:textId="671DBE62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 xml:space="preserve"> Uba1 (E1 enzyme for ubiquitylation; expressed in insect cells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225307D" w14:textId="25628ACF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7C1FD01" w14:textId="0AFA2999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0ED633CA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D65118B" w14:textId="3E278DF4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 xml:space="preserve"> Cdc34 (E2 enzyme for ubiquitylation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95EFA81" w14:textId="1C071E02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BBD0E31" w14:textId="00DAD275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1465A93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E18D6CE" w14:textId="0E7D9F23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 xml:space="preserve"> SCF</w:t>
            </w:r>
            <w:r w:rsidRPr="00B03549">
              <w:rPr>
                <w:rFonts w:ascii="Helvetica" w:hAnsi="Helvetica" w:cs="Arial"/>
                <w:color w:val="000000" w:themeColor="text1"/>
                <w:vertAlign w:val="superscript"/>
                <w:lang w:val="en-GB"/>
              </w:rPr>
              <w:t>Dia2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 xml:space="preserve"> (E3 enzyme for ubiquitylation; expressed in budding yeast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9F575A0" w14:textId="284F1E11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8AE5E55" w14:textId="28C09621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0937387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99A0C44" w14:textId="4141A0D6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tf4 (replisome factor; 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expressed in budding yeast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5D53C6E" w14:textId="1AA253B6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noProof/>
                <w:color w:val="000000" w:themeColor="text1"/>
              </w:rPr>
              <w:t xml:space="preserve">Yeeles et al., 2015, </w:t>
            </w:r>
            <w:r w:rsidRPr="00B03549">
              <w:rPr>
                <w:rFonts w:ascii="Helvetica" w:hAnsi="Helvetica" w:cs="Arial"/>
                <w:i/>
                <w:iCs/>
                <w:noProof/>
                <w:color w:val="000000" w:themeColor="text1"/>
              </w:rPr>
              <w:t>Nature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107C3CDA" w14:textId="160B70E0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25C9930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BB87484" w14:textId="7B0847B6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dc48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unfoldase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E5AC963" w14:textId="3F07F5EC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BECC835" w14:textId="4D27BA1C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17E2792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DBBC36F" w14:textId="010A3624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S. cerevisiae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fd1-Npl4 (ubiquitin receptors of Cdc48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74543E0" w14:textId="7096C945" w:rsidR="00423155" w:rsidRPr="00B03549" w:rsidRDefault="00423155" w:rsidP="00423155">
            <w:pPr>
              <w:rPr>
                <w:rFonts w:ascii="Helvetica" w:hAnsi="Helvetica" w:cs="Arial"/>
                <w:noProof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749DE4F" w14:textId="16C39195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04188F9C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D7327FD" w14:textId="7FCBBE7E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DC-48.1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unfoldase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5D1E948" w14:textId="49E9C4BF" w:rsidR="00423155" w:rsidRPr="00B03549" w:rsidRDefault="00423155" w:rsidP="00423155">
            <w:pPr>
              <w:rPr>
                <w:rFonts w:ascii="Helvetica" w:hAnsi="Helvetica" w:cs="Arial"/>
                <w:noProof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0EF36DD" w14:textId="7D104815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07720AE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013C375" w14:textId="564C6575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FD-1_NPL-4.1 (ubiquitin receptors of CDC-48.1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13E5212" w14:textId="7D48EF3D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EDF4BF6" w14:textId="40601D1F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240B39E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0422517" w14:textId="34DA7F09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-3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wt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, residues 1-608;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orthologue of mammalian FAF1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495A97D" w14:textId="76588D3F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C93FADA" w14:textId="4A25D577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3568550F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8D3B982" w14:textId="3788CF67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lastRenderedPageBreak/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-3-∆UBX (residues 1-530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D8079BA" w14:textId="198B2AAB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44CADC0A" w14:textId="154C66E5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05B6684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1FA3BCF" w14:textId="6A28D165" w:rsidR="00423155" w:rsidRPr="00B03549" w:rsidRDefault="00423155" w:rsidP="0042315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-3-∆435 (residues 436-608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7D566EB" w14:textId="724891E0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40D9FC72" w14:textId="539989E9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7CF3733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9913D68" w14:textId="192D5E5E" w:rsidR="00423155" w:rsidRPr="00B03549" w:rsidRDefault="00423155" w:rsidP="0042315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-3-∆527 (residues 528-608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) 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3EDACD9" w14:textId="25F394E5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00CFA84" w14:textId="444C9FF6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09CB8EB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4BA921B" w14:textId="37554F94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MG (expressed in budding yeast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483E875" w14:textId="1A63BA8C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3799165" w14:textId="196EFF60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150A469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0E240A2" w14:textId="59B25CAB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A-1 (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E1 enzyme for ubiquitylation; expressed in insect cells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2D63769" w14:textId="5E42DFE3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F185F3B" w14:textId="3481A4A0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5AF331E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7316B30" w14:textId="2B360F22" w:rsidR="00423155" w:rsidRPr="00B03549" w:rsidRDefault="00423155" w:rsidP="00423155">
            <w:pPr>
              <w:rPr>
                <w:b/>
                <w:bCs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LA-1_RFL-1 (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E1 enzyme for neddylation; expressed in budding yeast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DE9C676" w14:textId="703A2320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C6F7547" w14:textId="3C168731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3947299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6124B34" w14:textId="72FC8AC2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C-12 (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 xml:space="preserve">E2 for neddylation; expressed in </w:t>
            </w:r>
            <w:r w:rsidRPr="00B03549">
              <w:rPr>
                <w:rFonts w:ascii="Helvetica" w:hAnsi="Helvetica" w:cs="Arial"/>
                <w:i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6DC08D1" w14:textId="1A003B11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24B2E97" w14:textId="4D6B127A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221D8D8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A106480" w14:textId="7A272BCE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DCN-1 (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E3 for neddylation; expressed in budding yeast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1EC5407" w14:textId="1BE7EC9B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2604400" w14:textId="064C6C92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3B7283F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202BCAF" w14:textId="10E494C3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NED-8 (NEDD8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E0D8686" w14:textId="3C49DC56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17EEB3C0" w14:textId="4537EF71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559B3B4E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0D0B597" w14:textId="531C4F4C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</w:t>
            </w:r>
            <w:proofErr w:type="gramStart"/>
            <w:r w:rsidRPr="00B03549">
              <w:rPr>
                <w:rFonts w:ascii="Helvetica" w:hAnsi="Helvetica" w:cs="Arial"/>
                <w:color w:val="000000" w:themeColor="text1"/>
              </w:rPr>
              <w:t>LET-70</w:t>
            </w:r>
            <w:proofErr w:type="gramEnd"/>
            <w:r w:rsidRPr="00B03549">
              <w:rPr>
                <w:rFonts w:ascii="Helvetica" w:hAnsi="Helvetica" w:cs="Arial"/>
                <w:color w:val="000000" w:themeColor="text1"/>
              </w:rPr>
              <w:t xml:space="preserve"> (priming 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E2 for ubiquitylatio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1D33D7F" w14:textId="77D9CC7E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FEB013C" w14:textId="47E772E1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61F3B04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FF9D07C" w14:textId="001AFE17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C-3 (elongation 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E2 for ubiquitylatio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DC00B1A" w14:textId="7DA9816F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B76A70F" w14:textId="653652F7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49C9B1A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90C561D" w14:textId="56E46247" w:rsidR="00423155" w:rsidRPr="00B03549" w:rsidRDefault="00423155" w:rsidP="00423155">
            <w:pPr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 xml:space="preserve"> </w:t>
            </w:r>
            <w:r w:rsidRPr="00B03549">
              <w:rPr>
                <w:rFonts w:ascii="Helvetica" w:hAnsi="Helvetica" w:cs="Arial"/>
                <w:color w:val="000000" w:themeColor="text1"/>
              </w:rPr>
              <w:t>CUL-2</w:t>
            </w:r>
            <w:r w:rsidRPr="00B03549">
              <w:rPr>
                <w:rFonts w:ascii="Helvetica" w:hAnsi="Helvetica" w:cs="Arial"/>
                <w:color w:val="000000" w:themeColor="text1"/>
                <w:vertAlign w:val="superscript"/>
              </w:rPr>
              <w:t>LRR-1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(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E3 for CMG ubiquitylation; expressed in budding yeast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9507FF5" w14:textId="1A91F9C0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049C9A6" w14:textId="09E434DE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7CC3140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0463AE9" w14:textId="35755911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TIM-1_TIPIN-1 (replisome component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; expressed in budding yeast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14ECA45" w14:textId="22C0EFE5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6B299CD" w14:textId="047BF8DD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08CA4FF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08B851B" w14:textId="71E6B0D2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TF-18_RFC (replisome component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; expressed in budding yeast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37E4C15" w14:textId="50133D88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F396AFD" w14:textId="7DF15551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5E6EDF1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F747DB8" w14:textId="3A1A6BB7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OL</w:t>
            </w:r>
            <w:r w:rsidRPr="00B03549">
              <w:rPr>
                <w:rFonts w:ascii="Symbol" w:hAnsi="Symbol" w:cs="Arial"/>
                <w:color w:val="000000" w:themeColor="text1"/>
              </w:rPr>
              <w:t>e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(replisome component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; expressed in budding yeast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307EAF7" w14:textId="561B0610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1CDC797" w14:textId="4004FF6C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3D861ED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E9BD189" w14:textId="22A31609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LSP-1 (replisome component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; expressed in budding yeast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AC2338F" w14:textId="6D6EFE92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740D707" w14:textId="7F4FBB41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123E9D0E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1A081B5" w14:textId="659126D7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C. elegans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CTF-4 (replisome component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; expressed in budding yeast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59CC176" w14:textId="1A769863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19B6BB5D" w14:textId="47E69C6E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1717011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AEE2960" w14:textId="0C8C0291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lastRenderedPageBreak/>
              <w:t>C. elegans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 xml:space="preserve"> MCM-10 (replisome component</w:t>
            </w:r>
            <w:r w:rsidRPr="00B03549">
              <w:rPr>
                <w:rFonts w:ascii="Helvetica" w:hAnsi="Helvetica" w:cs="Arial"/>
                <w:iCs/>
                <w:color w:val="000000" w:themeColor="text1"/>
              </w:rPr>
              <w:t>; expressed in budding yeast</w:t>
            </w: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DB62AEE" w14:textId="07B0636D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.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099CB3F" w14:textId="662D0C0D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423155" w:rsidRPr="00B03549" w14:paraId="2DD1E3B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62B4E47" w14:textId="2E451001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Ubiquitin (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666C998" w14:textId="05C0A885" w:rsidR="00423155" w:rsidRPr="00B03549" w:rsidRDefault="00423155" w:rsidP="0042315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05090DB" w14:textId="648E358E" w:rsidR="00423155" w:rsidRPr="00B03549" w:rsidRDefault="00423155" w:rsidP="0042315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/>
                <w:color w:val="000000"/>
                <w:shd w:val="clear" w:color="auto" w:fill="FFFFFF"/>
              </w:rPr>
              <w:t>DU20027</w:t>
            </w:r>
          </w:p>
        </w:tc>
      </w:tr>
      <w:tr w:rsidR="00614A25" w:rsidRPr="00B03549" w14:paraId="6933A17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E8A4FE7" w14:textId="56D9C34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Ubiquitin </w:t>
            </w:r>
            <w:r>
              <w:rPr>
                <w:rFonts w:ascii="Helvetica" w:hAnsi="Helvetica" w:cs="Arial"/>
                <w:color w:val="000000" w:themeColor="text1"/>
              </w:rPr>
              <w:t xml:space="preserve">K0 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(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B2806F0" w14:textId="19FA1FB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99F23F7" w14:textId="0BE6A818" w:rsidR="00614A25" w:rsidRPr="00B03549" w:rsidRDefault="00614A25" w:rsidP="00614A25">
            <w:pPr>
              <w:rPr>
                <w:rFonts w:ascii="Helvetica" w:hAnsi="Helvetica"/>
                <w:color w:val="000000"/>
                <w:shd w:val="clear" w:color="auto" w:fill="FFFFFF"/>
              </w:rPr>
            </w:pPr>
            <w:r w:rsidRPr="00B03549">
              <w:rPr>
                <w:rFonts w:ascii="Helvetica" w:hAnsi="Helvetica"/>
                <w:color w:val="000000"/>
                <w:shd w:val="clear" w:color="auto" w:fill="FFFFFF"/>
              </w:rPr>
              <w:t>DU2</w:t>
            </w:r>
            <w:r>
              <w:rPr>
                <w:rFonts w:ascii="Helvetica" w:hAnsi="Helvetica"/>
                <w:color w:val="000000"/>
                <w:shd w:val="clear" w:color="auto" w:fill="FFFFFF"/>
              </w:rPr>
              <w:t>4363</w:t>
            </w:r>
          </w:p>
        </w:tc>
      </w:tr>
      <w:tr w:rsidR="00614A25" w:rsidRPr="00B03549" w14:paraId="07E3090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6DA1B4E" w14:textId="3E32642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Ubiquitin </w:t>
            </w:r>
            <w:r>
              <w:rPr>
                <w:rFonts w:ascii="Helvetica" w:hAnsi="Helvetica" w:cs="Arial"/>
                <w:color w:val="000000" w:themeColor="text1"/>
              </w:rPr>
              <w:t xml:space="preserve">K48R 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(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856573A" w14:textId="001A5EF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MRC PPU Reagents and Services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35D2861" w14:textId="0B9E4031" w:rsidR="00614A25" w:rsidRPr="00B03549" w:rsidRDefault="00614A25" w:rsidP="00614A25">
            <w:pPr>
              <w:rPr>
                <w:rFonts w:ascii="Helvetica" w:hAnsi="Helvetica"/>
                <w:color w:val="000000"/>
                <w:shd w:val="clear" w:color="auto" w:fill="FFFFFF"/>
              </w:rPr>
            </w:pPr>
            <w:r w:rsidRPr="00B03549">
              <w:rPr>
                <w:rFonts w:ascii="Helvetica" w:hAnsi="Helvetica"/>
                <w:color w:val="000000"/>
                <w:shd w:val="clear" w:color="auto" w:fill="FFFFFF"/>
              </w:rPr>
              <w:t>DU200</w:t>
            </w:r>
            <w:r>
              <w:rPr>
                <w:rFonts w:ascii="Helvetica" w:hAnsi="Helvetica"/>
                <w:color w:val="000000"/>
                <w:shd w:val="clear" w:color="auto" w:fill="FFFFFF"/>
              </w:rPr>
              <w:t>42</w:t>
            </w:r>
          </w:p>
        </w:tc>
      </w:tr>
      <w:tr w:rsidR="00614A25" w:rsidRPr="00B03549" w14:paraId="455A93EA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DCA7C09" w14:textId="5B855F0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n-GB"/>
              </w:rPr>
              <w:t>6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His-Ulp1 (protease for yeast SUMO Smt3, catalytic domain 403-621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C0539A3" w14:textId="798E8BC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F811048" w14:textId="3CE4C784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3676348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51F5749" w14:textId="2D38EED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97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unfoldase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E647012" w14:textId="0F278F3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E2C5999" w14:textId="7BAE3B12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136AEE6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EDD4429" w14:textId="749FF60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97 K251A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unfoldase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98CCF96" w14:textId="661D18AC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A04562D" w14:textId="0548777F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23D07F7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66D9CE8" w14:textId="63D324F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97 E305Q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unfoldase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62917EB" w14:textId="23C966E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1876F95" w14:textId="007E6F9D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5A6402F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CE043EF" w14:textId="5B285CA5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97 K524A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unfoldase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29B2C5F" w14:textId="0D8C818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46021ECA" w14:textId="6251C0F4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0A1450B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7876EBD" w14:textId="2BBD1501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97 E578Q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unfoldase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1B030A9" w14:textId="68B57CB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4F47A1BB" w14:textId="157E6C06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41BCE9A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389D940" w14:textId="3849023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FD1-NPL4 (ubiquitin receptors of p97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A603321" w14:textId="2E02D91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79672BF" w14:textId="3E4F99C1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789DC74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7E08DCA" w14:textId="0D453FA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FD1_6His-NPL4 (ubiquitin receptors of p97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CAC4079" w14:textId="7110024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17321D61" w14:textId="0E3593C1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4CABABC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9DE4F54" w14:textId="55730516" w:rsidR="00614A25" w:rsidRPr="00D4229A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D4229A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D4229A">
              <w:rPr>
                <w:rFonts w:ascii="Helvetica" w:hAnsi="Helvetica" w:cs="Arial"/>
                <w:color w:val="000000" w:themeColor="text1"/>
              </w:rPr>
              <w:t xml:space="preserve"> UFD1-NPL4-</w:t>
            </w:r>
            <w:r w:rsidRPr="00D4229A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∆NZF (lacking 581-608aa)</w:t>
            </w:r>
            <w:r w:rsidRPr="00D4229A">
              <w:rPr>
                <w:rFonts w:ascii="Helvetica" w:hAnsi="Helvetica" w:cs="Arial"/>
                <w:color w:val="000000" w:themeColor="text1"/>
              </w:rPr>
              <w:t xml:space="preserve"> (ubiquitin receptors of p97; expressed in </w:t>
            </w:r>
            <w:r w:rsidRPr="00D4229A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D4229A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096108D" w14:textId="5BBEEC11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805AC31" w14:textId="46732DC8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3C9FF89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29C52FD" w14:textId="5BFE0985" w:rsidR="00614A25" w:rsidRPr="00D4229A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D4229A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D4229A">
              <w:rPr>
                <w:rFonts w:ascii="Helvetica" w:hAnsi="Helvetica" w:cs="Arial"/>
                <w:color w:val="000000" w:themeColor="text1"/>
              </w:rPr>
              <w:t xml:space="preserve"> UFD1-NPL4-AAE (</w:t>
            </w:r>
            <w:r w:rsidRPr="00D4229A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L238A, W241A, R242E</w:t>
            </w:r>
            <w:r w:rsidRPr="00D4229A">
              <w:rPr>
                <w:rFonts w:ascii="Helvetica" w:hAnsi="Helvetica" w:cs="Arial"/>
                <w:color w:val="000000" w:themeColor="text1"/>
              </w:rPr>
              <w:t>)</w:t>
            </w:r>
          </w:p>
          <w:p w14:paraId="0C25055E" w14:textId="5EF470E8" w:rsidR="00614A25" w:rsidRPr="00D4229A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D4229A">
              <w:rPr>
                <w:rFonts w:ascii="Helvetica" w:hAnsi="Helvetica" w:cs="Arial"/>
                <w:color w:val="000000" w:themeColor="text1"/>
              </w:rPr>
              <w:t xml:space="preserve"> (</w:t>
            </w:r>
            <w:proofErr w:type="gramStart"/>
            <w:r w:rsidRPr="00D4229A">
              <w:rPr>
                <w:rFonts w:ascii="Helvetica" w:hAnsi="Helvetica" w:cs="Arial"/>
                <w:color w:val="000000" w:themeColor="text1"/>
              </w:rPr>
              <w:t>ubiquitin</w:t>
            </w:r>
            <w:proofErr w:type="gramEnd"/>
            <w:r w:rsidRPr="00D4229A">
              <w:rPr>
                <w:rFonts w:ascii="Helvetica" w:hAnsi="Helvetica" w:cs="Arial"/>
                <w:color w:val="000000" w:themeColor="text1"/>
              </w:rPr>
              <w:t xml:space="preserve"> receptors of p97; expressed in </w:t>
            </w:r>
            <w:r w:rsidRPr="00D4229A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D4229A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34B9D53" w14:textId="29A188B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6DF3925" w14:textId="3505A42D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4D96D13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44F9B63" w14:textId="15BD0CA0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1 (UBX protein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D091DD3" w14:textId="109A2135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1CA010B" w14:textId="03F8A1E2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575DA8E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35A377E" w14:textId="16373C51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7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wt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, residues 1-489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70FE12B" w14:textId="6011B46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73E2D53" w14:textId="2243EB54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1527277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687F9D0" w14:textId="4814E80E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7-∆UBX (residues 1-411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9879D77" w14:textId="65172B9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42B0D6A4" w14:textId="44EF2248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3B29A89A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35AEB54" w14:textId="610D40DF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7-∆UBA (residues 55-489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202C850" w14:textId="547E9C61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FCB73E2" w14:textId="18420843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53D2824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A679219" w14:textId="5E97FA0D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7-∆UIM (residues 1-284 + 305-489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25C7C7C" w14:textId="0760AFA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1206BC1" w14:textId="233F2E80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7E651B9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661A1EA" w14:textId="0E63B1DF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UBXN7-∆148 (residues 149-489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A8D5E08" w14:textId="21AB80D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C5D3272" w14:textId="4B7AA739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1CC018B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9D50164" w14:textId="27E24E9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1 (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wt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, residues 1-650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BA3209F" w14:textId="3871FAC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4C275A4D" w14:textId="07AD74F7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26D1CEA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793E80C8" w14:textId="2B94D87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1-∆UBX (residues 1-570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DDF63A7" w14:textId="246CD9B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DFEE632" w14:textId="7EE8D482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543A238F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9F56BBE" w14:textId="3A5EA65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1-∆268 (residues 269-650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7331037" w14:textId="1DF7A47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D021705" w14:textId="406D00D5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3FA2543E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1DE5421" w14:textId="62EF073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1-∆480 (residues 481-650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94E3946" w14:textId="30C5CD8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8F8109E" w14:textId="2F6AD8A9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5757F35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CC187E8" w14:textId="06A18DF1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1-UBX (residues 571-650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787B81C" w14:textId="7ECF136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CAEC211" w14:textId="6927D00C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2B3217A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94C2BE3" w14:textId="0719B04C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2-∆</w:t>
            </w:r>
            <w:r w:rsidR="00E14431">
              <w:rPr>
                <w:rFonts w:ascii="Helvetica" w:hAnsi="Helvetica" w:cs="Arial"/>
                <w:color w:val="000000" w:themeColor="text1"/>
              </w:rPr>
              <w:t>M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(residues 1-89 + 119-445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A3C943B" w14:textId="74490B0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10F836F" w14:textId="3139FA3E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6CC3629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485428B" w14:textId="628BEF2F" w:rsidR="00614A25" w:rsidRPr="00B03549" w:rsidRDefault="00614A25" w:rsidP="00614A25">
            <w:pPr>
              <w:rPr>
                <w:rFonts w:ascii="Helvetica" w:hAnsi="Helvetica" w:cs="Arial"/>
                <w:i/>
                <w:iCs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lastRenderedPageBreak/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2-∆UBX</w:t>
            </w:r>
            <w:r w:rsidRPr="00B03549">
              <w:rPr>
                <w:rFonts w:ascii="Helvetica" w:hAnsi="Helvetica" w:cs="Arial"/>
                <w:color w:val="000000" w:themeColor="text1"/>
                <w:vertAlign w:val="superscript"/>
              </w:rPr>
              <w:t>∆</w:t>
            </w:r>
            <w:r w:rsidR="00E14431">
              <w:rPr>
                <w:rFonts w:ascii="Helvetica" w:hAnsi="Helvetica" w:cs="Arial"/>
                <w:color w:val="000000" w:themeColor="text1"/>
                <w:vertAlign w:val="superscript"/>
              </w:rPr>
              <w:t>M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(residues 1-89 + 119-357 + 442-445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756A82F" w14:textId="25CAC66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27EFD2C" w14:textId="6F2A60FD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3B0EB6A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1D76257" w14:textId="2632DE4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2-∆137 (residues 138-445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EE4452D" w14:textId="1841F491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63E9CB5" w14:textId="35502290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237A176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22977EC" w14:textId="4236AAC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2-∆297 (residues 298-445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BEA7977" w14:textId="5E4AB78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1D42B72E" w14:textId="736F2E8C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0A556CC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2F5F183" w14:textId="6A5626D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n-GB"/>
              </w:rPr>
              <w:t>Human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FAF2-∆CC</w:t>
            </w:r>
            <w:r w:rsidRPr="00B03549">
              <w:rPr>
                <w:rFonts w:ascii="Helvetica" w:hAnsi="Helvetica" w:cs="Arial"/>
                <w:color w:val="000000" w:themeColor="text1"/>
                <w:vertAlign w:val="superscript"/>
              </w:rPr>
              <w:t>∆</w:t>
            </w:r>
            <w:r w:rsidR="00E14431">
              <w:rPr>
                <w:rFonts w:ascii="Helvetica" w:hAnsi="Helvetica" w:cs="Arial"/>
                <w:color w:val="000000" w:themeColor="text1"/>
                <w:vertAlign w:val="superscript"/>
              </w:rPr>
              <w:t>M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(residues 1-89 + 119-297 + 351-445; expressed in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. coli</w:t>
            </w:r>
            <w:r w:rsidRPr="00B03549">
              <w:rPr>
                <w:rFonts w:ascii="Helvetica" w:hAnsi="Helvetica" w:cs="Arial"/>
                <w:color w:val="000000" w:themeColor="text1"/>
              </w:rPr>
              <w:t>)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03EDC39" w14:textId="2B2E3F2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Thi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</w:t>
            </w:r>
            <w:proofErr w:type="spellStart"/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study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69341EF" w14:textId="568BEAC9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74A3A706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24D2500" w14:textId="6AACBE5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b/>
                <w:color w:val="000000" w:themeColor="text1"/>
              </w:rPr>
              <w:t>Experimental Models: Organisms/Strains</w:t>
            </w:r>
          </w:p>
        </w:tc>
        <w:tc>
          <w:tcPr>
            <w:tcW w:w="1701" w:type="dxa"/>
          </w:tcPr>
          <w:p w14:paraId="1491557B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689197D" w14:textId="77777777" w:rsidR="00614A25" w:rsidRPr="00B03549" w:rsidRDefault="00614A25" w:rsidP="00614A25">
            <w:pPr>
              <w:rPr>
                <w:rFonts w:ascii="Helvetica" w:hAnsi="Helvetica" w:cs="Arial"/>
              </w:rPr>
            </w:pPr>
          </w:p>
        </w:tc>
      </w:tr>
      <w:tr w:rsidR="00614A25" w:rsidRPr="00B03549" w14:paraId="02F2B6AA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08983242" w14:textId="6F7CC6D8" w:rsidR="00614A25" w:rsidRPr="007F2FE5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S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LD</w:t>
            </w:r>
            <w:r w:rsidRPr="00316086">
              <w:rPr>
                <w:rFonts w:ascii="Helvetica" w:hAnsi="Helvetica" w:cs="Arial"/>
                <w:color w:val="000000" w:themeColor="text1"/>
              </w:rPr>
              <w:t>5</w:t>
            </w:r>
            <w:r w:rsidR="007F2FE5">
              <w:rPr>
                <w:rFonts w:ascii="Helvetica" w:hAnsi="Helvetica" w:cs="Arial"/>
                <w:color w:val="000000" w:themeColor="text1"/>
              </w:rPr>
              <w:t xml:space="preserve"> mouse embryonic stem cells</w:t>
            </w:r>
          </w:p>
        </w:tc>
        <w:tc>
          <w:tcPr>
            <w:tcW w:w="1701" w:type="dxa"/>
            <w:shd w:val="clear" w:color="auto" w:fill="auto"/>
          </w:tcPr>
          <w:p w14:paraId="51CCCC9E" w14:textId="7866ECD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Villa et al., 2021, EMBO R.</w:t>
            </w:r>
          </w:p>
        </w:tc>
        <w:tc>
          <w:tcPr>
            <w:tcW w:w="2126" w:type="dxa"/>
            <w:shd w:val="clear" w:color="auto" w:fill="auto"/>
          </w:tcPr>
          <w:p w14:paraId="38D29D8B" w14:textId="1F993439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71FDC446" w14:textId="77777777" w:rsidTr="00B32D43">
        <w:trPr>
          <w:cantSplit/>
          <w:trHeight w:val="259"/>
        </w:trPr>
        <w:tc>
          <w:tcPr>
            <w:tcW w:w="5809" w:type="dxa"/>
            <w:shd w:val="clear" w:color="auto" w:fill="auto"/>
          </w:tcPr>
          <w:p w14:paraId="22C38FF1" w14:textId="325BD4B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S</w:t>
            </w:r>
            <w:r w:rsidR="00316086">
              <w:rPr>
                <w:rFonts w:ascii="Helvetica" w:hAnsi="Helvetica" w:cs="Arial"/>
                <w:color w:val="000000" w:themeColor="text1"/>
              </w:rPr>
              <w:t>LD</w:t>
            </w:r>
            <w:r w:rsidRPr="00316086">
              <w:rPr>
                <w:rFonts w:ascii="Helvetica" w:hAnsi="Helvetica" w:cs="Arial"/>
                <w:color w:val="000000" w:themeColor="text1"/>
              </w:rPr>
              <w:t>5 F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AF1</w:t>
            </w:r>
            <w:r w:rsidRPr="00316086">
              <w:rPr>
                <w:rFonts w:ascii="Helvetica" w:hAnsi="Helvetica" w:cs="Arial"/>
                <w:color w:val="000000" w:themeColor="text1"/>
              </w:rPr>
              <w:t>∆</w:t>
            </w:r>
          </w:p>
        </w:tc>
        <w:tc>
          <w:tcPr>
            <w:tcW w:w="1701" w:type="dxa"/>
            <w:shd w:val="clear" w:color="auto" w:fill="auto"/>
          </w:tcPr>
          <w:p w14:paraId="4375C4C7" w14:textId="25CD29F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shd w:val="clear" w:color="auto" w:fill="auto"/>
          </w:tcPr>
          <w:p w14:paraId="180AD0ED" w14:textId="05726338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4EB75D1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83ECFED" w14:textId="1E0DC6E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S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LD</w:t>
            </w:r>
            <w:r w:rsidRPr="00316086">
              <w:rPr>
                <w:rFonts w:ascii="Helvetica" w:hAnsi="Helvetica" w:cs="Arial"/>
                <w:color w:val="000000" w:themeColor="text1"/>
              </w:rPr>
              <w:t>5 U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BXN</w:t>
            </w:r>
            <w:r w:rsidRPr="00316086">
              <w:rPr>
                <w:rFonts w:ascii="Helvetica" w:hAnsi="Helvetica" w:cs="Arial"/>
                <w:color w:val="000000" w:themeColor="text1"/>
              </w:rPr>
              <w:t>7∆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5CBB9116" w14:textId="6011098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2B9D89A" w14:textId="0832916D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4652CC4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99DCA3E" w14:textId="1ADCFFCA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S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LD</w:t>
            </w:r>
            <w:r w:rsidRPr="00316086">
              <w:rPr>
                <w:rFonts w:ascii="Helvetica" w:hAnsi="Helvetica" w:cs="Arial"/>
                <w:color w:val="000000" w:themeColor="text1"/>
              </w:rPr>
              <w:t>5 F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AF</w:t>
            </w:r>
            <w:r w:rsidRPr="00316086">
              <w:rPr>
                <w:rFonts w:ascii="Helvetica" w:hAnsi="Helvetica" w:cs="Arial"/>
                <w:color w:val="000000" w:themeColor="text1"/>
              </w:rPr>
              <w:t>2-∆UBX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5646B64" w14:textId="32A13B2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8789E03" w14:textId="68A8869A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516A13B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F15721D" w14:textId="2E05040A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S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LD</w:t>
            </w:r>
            <w:r w:rsidRPr="00316086">
              <w:rPr>
                <w:rFonts w:ascii="Helvetica" w:hAnsi="Helvetica" w:cs="Arial"/>
                <w:color w:val="000000" w:themeColor="text1"/>
              </w:rPr>
              <w:t>5 F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AF</w:t>
            </w:r>
            <w:r w:rsidRPr="00316086">
              <w:rPr>
                <w:rFonts w:ascii="Helvetica" w:hAnsi="Helvetica" w:cs="Arial"/>
                <w:color w:val="000000" w:themeColor="text1"/>
              </w:rPr>
              <w:t>1∆ U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BXN</w:t>
            </w:r>
            <w:r w:rsidRPr="00316086">
              <w:rPr>
                <w:rFonts w:ascii="Helvetica" w:hAnsi="Helvetica" w:cs="Arial"/>
                <w:color w:val="000000" w:themeColor="text1"/>
              </w:rPr>
              <w:t>7∆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4C786CB" w14:textId="7CB7F8A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58B05CB" w14:textId="6F2ADB7B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1BB62675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3751FA1" w14:textId="37FD3741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S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LD</w:t>
            </w:r>
            <w:r w:rsidRPr="00316086">
              <w:rPr>
                <w:rFonts w:ascii="Helvetica" w:hAnsi="Helvetica" w:cs="Arial"/>
                <w:color w:val="000000" w:themeColor="text1"/>
              </w:rPr>
              <w:t>5 F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AF</w:t>
            </w:r>
            <w:r w:rsidRPr="00316086">
              <w:rPr>
                <w:rFonts w:ascii="Helvetica" w:hAnsi="Helvetica" w:cs="Arial"/>
                <w:color w:val="000000" w:themeColor="text1"/>
              </w:rPr>
              <w:t xml:space="preserve">1∆ </w:t>
            </w:r>
            <w:r w:rsidR="00761C89" w:rsidRPr="00316086">
              <w:rPr>
                <w:rFonts w:ascii="Helvetica" w:hAnsi="Helvetica" w:cs="Arial"/>
                <w:color w:val="000000" w:themeColor="text1"/>
              </w:rPr>
              <w:t>U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BXN</w:t>
            </w:r>
            <w:r w:rsidRPr="00316086">
              <w:rPr>
                <w:rFonts w:ascii="Helvetica" w:hAnsi="Helvetica" w:cs="Arial"/>
                <w:color w:val="000000" w:themeColor="text1"/>
              </w:rPr>
              <w:t>7∆ F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AF</w:t>
            </w:r>
            <w:r w:rsidRPr="00316086">
              <w:rPr>
                <w:rFonts w:ascii="Helvetica" w:hAnsi="Helvetica" w:cs="Arial"/>
                <w:color w:val="000000" w:themeColor="text1"/>
              </w:rPr>
              <w:t>2-∆UBX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F4B243A" w14:textId="0F1B851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0B99C82" w14:textId="614EA833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1D759A6C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2E40893" w14:textId="31A35BB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S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>LD</w:t>
            </w:r>
            <w:r w:rsidRPr="00316086">
              <w:rPr>
                <w:rFonts w:ascii="Helvetica" w:hAnsi="Helvetica" w:cs="Arial"/>
                <w:color w:val="000000" w:themeColor="text1"/>
              </w:rPr>
              <w:t>5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 xml:space="preserve"> 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 xml:space="preserve">FAF1∆ UBXN7∆ </w:t>
            </w:r>
            <w:r>
              <w:rPr>
                <w:rFonts w:ascii="Helvetica" w:hAnsi="Helvetica" w:cs="Arial"/>
                <w:i/>
                <w:iCs/>
                <w:color w:val="000000" w:themeColor="text1"/>
              </w:rPr>
              <w:t>R</w:t>
            </w:r>
            <w:r w:rsidR="00761C89">
              <w:rPr>
                <w:rFonts w:ascii="Helvetica" w:hAnsi="Helvetica" w:cs="Arial"/>
                <w:i/>
                <w:iCs/>
                <w:color w:val="000000" w:themeColor="text1"/>
              </w:rPr>
              <w:t>osa</w:t>
            </w:r>
            <w:proofErr w:type="gramStart"/>
            <w:r>
              <w:rPr>
                <w:rFonts w:ascii="Helvetica" w:hAnsi="Helvetica" w:cs="Arial"/>
                <w:i/>
                <w:iCs/>
                <w:color w:val="000000" w:themeColor="text1"/>
              </w:rPr>
              <w:t>26::</w:t>
            </w:r>
            <w:proofErr w:type="gramEnd"/>
            <w:r>
              <w:rPr>
                <w:rFonts w:ascii="Helvetica" w:hAnsi="Helvetica" w:cs="Arial"/>
                <w:i/>
                <w:iCs/>
                <w:color w:val="000000" w:themeColor="text1"/>
              </w:rPr>
              <w:t>Human FAF1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129BA41" w14:textId="0FEF40E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48DB3B0F" w14:textId="689ABCC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75FEF3F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19410C97" w14:textId="6FF10A05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 xml:space="preserve"> SLD5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 xml:space="preserve"> 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 xml:space="preserve">FAF1∆ UBXN7∆ </w:t>
            </w:r>
            <w:r>
              <w:rPr>
                <w:rFonts w:ascii="Helvetica" w:hAnsi="Helvetica" w:cs="Arial"/>
                <w:i/>
                <w:iCs/>
                <w:color w:val="000000" w:themeColor="text1"/>
              </w:rPr>
              <w:t>R</w:t>
            </w:r>
            <w:r w:rsidR="00761C89">
              <w:rPr>
                <w:rFonts w:ascii="Helvetica" w:hAnsi="Helvetica" w:cs="Arial"/>
                <w:i/>
                <w:iCs/>
                <w:color w:val="000000" w:themeColor="text1"/>
              </w:rPr>
              <w:t>osa</w:t>
            </w:r>
            <w:proofErr w:type="gramStart"/>
            <w:r>
              <w:rPr>
                <w:rFonts w:ascii="Helvetica" w:hAnsi="Helvetica" w:cs="Arial"/>
                <w:i/>
                <w:iCs/>
                <w:color w:val="000000" w:themeColor="text1"/>
              </w:rPr>
              <w:t>26::</w:t>
            </w:r>
            <w:proofErr w:type="gramEnd"/>
            <w:r>
              <w:rPr>
                <w:rFonts w:ascii="Helvetica" w:hAnsi="Helvetica" w:cs="Arial"/>
                <w:i/>
                <w:iCs/>
                <w:color w:val="000000" w:themeColor="text1"/>
              </w:rPr>
              <w:t>Human FAF1-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∆</w:t>
            </w:r>
            <w:r>
              <w:rPr>
                <w:rFonts w:ascii="Helvetica" w:hAnsi="Helvetica" w:cs="Arial"/>
                <w:i/>
                <w:iCs/>
                <w:color w:val="000000" w:themeColor="text1"/>
              </w:rPr>
              <w:t>UBX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6F8CB3A0" w14:textId="3EC38D6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3D3F8DD" w14:textId="6F13C895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7D74A8D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969F068" w14:textId="48B9255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 xml:space="preserve"> SLD5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 xml:space="preserve"> 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 xml:space="preserve">FAF1∆ UBXN7∆ </w:t>
            </w:r>
            <w:r>
              <w:rPr>
                <w:rFonts w:ascii="Helvetica" w:hAnsi="Helvetica" w:cs="Arial"/>
                <w:i/>
                <w:iCs/>
                <w:color w:val="000000" w:themeColor="text1"/>
              </w:rPr>
              <w:t>R</w:t>
            </w:r>
            <w:r w:rsidR="00BB25C6">
              <w:rPr>
                <w:rFonts w:ascii="Helvetica" w:hAnsi="Helvetica" w:cs="Arial"/>
                <w:i/>
                <w:iCs/>
                <w:color w:val="000000" w:themeColor="text1"/>
              </w:rPr>
              <w:t>osa</w:t>
            </w:r>
            <w:proofErr w:type="gramStart"/>
            <w:r>
              <w:rPr>
                <w:rFonts w:ascii="Helvetica" w:hAnsi="Helvetica" w:cs="Arial"/>
                <w:i/>
                <w:iCs/>
                <w:color w:val="000000" w:themeColor="text1"/>
              </w:rPr>
              <w:t>26::</w:t>
            </w:r>
            <w:proofErr w:type="gramEnd"/>
            <w:r>
              <w:rPr>
                <w:rFonts w:ascii="Helvetica" w:hAnsi="Helvetica" w:cs="Arial"/>
                <w:i/>
                <w:iCs/>
                <w:color w:val="000000" w:themeColor="text1"/>
              </w:rPr>
              <w:t>Human FAF1-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∆</w:t>
            </w:r>
            <w:r>
              <w:rPr>
                <w:rFonts w:ascii="Helvetica" w:hAnsi="Helvetica" w:cs="Arial"/>
                <w:i/>
                <w:iCs/>
                <w:color w:val="000000" w:themeColor="text1"/>
              </w:rPr>
              <w:t>Coiled coil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038B8DF" w14:textId="5CC2FC8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B191CDA" w14:textId="3F5E140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196ADB0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5473A0B" w14:textId="46F9815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E14tg2A </w:t>
            </w:r>
            <w:r w:rsidRPr="00316086">
              <w:rPr>
                <w:rFonts w:ascii="Helvetica" w:hAnsi="Helvetica" w:cs="Arial"/>
                <w:color w:val="000000" w:themeColor="text1"/>
              </w:rPr>
              <w:t>GFP-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 xml:space="preserve"> SLD5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 xml:space="preserve"> </w:t>
            </w:r>
            <w:r w:rsidR="00316086" w:rsidRPr="00316086">
              <w:rPr>
                <w:rFonts w:ascii="Helvetica" w:hAnsi="Helvetica" w:cs="Arial"/>
                <w:color w:val="000000" w:themeColor="text1"/>
              </w:rPr>
              <w:t xml:space="preserve">FAF1∆ UBXN7∆ </w:t>
            </w:r>
            <w:r>
              <w:rPr>
                <w:rFonts w:ascii="Helvetica" w:hAnsi="Helvetica" w:cs="Arial"/>
                <w:i/>
                <w:iCs/>
                <w:color w:val="000000" w:themeColor="text1"/>
              </w:rPr>
              <w:t>R</w:t>
            </w:r>
            <w:r w:rsidR="00BB25C6">
              <w:rPr>
                <w:rFonts w:ascii="Helvetica" w:hAnsi="Helvetica" w:cs="Arial"/>
                <w:i/>
                <w:iCs/>
                <w:color w:val="000000" w:themeColor="text1"/>
              </w:rPr>
              <w:t>osa</w:t>
            </w:r>
            <w:proofErr w:type="gramStart"/>
            <w:r>
              <w:rPr>
                <w:rFonts w:ascii="Helvetica" w:hAnsi="Helvetica" w:cs="Arial"/>
                <w:i/>
                <w:iCs/>
                <w:color w:val="000000" w:themeColor="text1"/>
              </w:rPr>
              <w:t>26::</w:t>
            </w:r>
            <w:proofErr w:type="gramEnd"/>
            <w:r>
              <w:rPr>
                <w:rFonts w:ascii="Helvetica" w:hAnsi="Helvetica" w:cs="Arial"/>
                <w:i/>
                <w:iCs/>
                <w:color w:val="000000" w:themeColor="text1"/>
              </w:rPr>
              <w:t>Human UBXN7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88A9AAC" w14:textId="119C947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85CC127" w14:textId="3EF7D69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55DDA9BF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831DF34" w14:textId="0360E333" w:rsidR="006E7D0F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  <w:iCs/>
              </w:rPr>
            </w:pPr>
            <w:r w:rsidRPr="00B03549">
              <w:rPr>
                <w:rFonts w:ascii="Helvetica" w:hAnsi="Helvetica" w:cs="Arial"/>
                <w:i/>
                <w:iCs/>
              </w:rPr>
              <w:t>yTDK20 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yeast</w:t>
            </w:r>
            <w:r w:rsidRPr="00B03549">
              <w:rPr>
                <w:rFonts w:ascii="Helvetica" w:hAnsi="Helvetica" w:cs="Arial"/>
                <w:i/>
                <w:iCs/>
              </w:rPr>
              <w:t xml:space="preserve"> CMG):</w:t>
            </w:r>
          </w:p>
          <w:p w14:paraId="4F29DD61" w14:textId="66FB77DA" w:rsidR="00614A25" w:rsidRPr="00761C89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  <w:iCs/>
                <w:lang w:val="es-ES"/>
              </w:rPr>
            </w:pPr>
            <w:proofErr w:type="spellStart"/>
            <w:r w:rsidRPr="00761C8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MAT</w:t>
            </w:r>
            <w:r w:rsidRPr="00761C89">
              <w:rPr>
                <w:rFonts w:ascii="Helvetica" w:eastAsiaTheme="minorHAnsi" w:hAnsi="Helvetica" w:cs="Arial"/>
                <w:b/>
                <w:bCs/>
                <w:color w:val="000000"/>
                <w:lang w:val="es-ES"/>
              </w:rPr>
              <w:t>a</w:t>
            </w:r>
            <w:proofErr w:type="spellEnd"/>
            <w:r w:rsidRPr="00761C8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 xml:space="preserve"> / MAT</w:t>
            </w:r>
            <w:r w:rsidRPr="00B03549">
              <w:rPr>
                <w:rFonts w:ascii="Symbol" w:hAnsi="Symbol" w:cs="Arial"/>
                <w:i/>
                <w:iCs/>
              </w:rPr>
              <w:t>a</w:t>
            </w:r>
          </w:p>
          <w:p w14:paraId="141EA004" w14:textId="77777777" w:rsidR="00614A25" w:rsidRPr="00E14431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</w:pPr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pep</w:t>
            </w:r>
            <w:proofErr w:type="gramStart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4::</w:t>
            </w:r>
            <w:proofErr w:type="spellStart"/>
            <w:proofErr w:type="gramEnd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kanMX</w:t>
            </w:r>
            <w:proofErr w:type="spellEnd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 xml:space="preserve"> / pep4::</w:t>
            </w:r>
            <w:proofErr w:type="spellStart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kanMX</w:t>
            </w:r>
            <w:proofErr w:type="spellEnd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 xml:space="preserve"> </w:t>
            </w:r>
          </w:p>
          <w:p w14:paraId="75ED81C2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bar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 xml:space="preserve">hph-NT1 / bar1::hph-NT1 </w:t>
            </w:r>
          </w:p>
          <w:p w14:paraId="3397D42E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ade2-1 / ade2-1</w:t>
            </w:r>
          </w:p>
          <w:p w14:paraId="62B3C758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ura3-1 / ura3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pRS306-MCM2-GAL1,10-CBP-TEV-MCM3</w:t>
            </w:r>
          </w:p>
          <w:p w14:paraId="25F3649F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his3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1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pRS303-CDC45iFLAG2-GAL1,10-GAL4</w:t>
            </w:r>
            <w:r w:rsidRPr="00B03549">
              <w:rPr>
                <w:rFonts w:ascii="Helvetica" w:eastAsiaTheme="minorHAnsi" w:hAnsi="Helvetica" w:cs="Arial"/>
                <w:color w:val="000000"/>
              </w:rPr>
              <w:t xml:space="preserve"> / </w:t>
            </w: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his3-11</w:t>
            </w:r>
          </w:p>
          <w:p w14:paraId="0567DF96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trp1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pRS304-PSF1-GAL1,10-SLD5 / trp1-1::pRS304-MCM5-GAL1,10-MCM4</w:t>
            </w:r>
          </w:p>
          <w:p w14:paraId="7CF93D54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leu2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3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pRS305-PSF2-GAL1,10-PSF3 / leu2-3::pRS305-MCM7-GAL1,10-MCM6</w:t>
            </w:r>
          </w:p>
          <w:p w14:paraId="639AAB66" w14:textId="00B2B66E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ctf4-</w:t>
            </w:r>
            <w:r w:rsidRPr="00B03549">
              <w:rPr>
                <w:rFonts w:ascii="Helvetica" w:eastAsiaTheme="minorHAnsi" w:hAnsi="Helvetica" w:cs="Arial"/>
                <w:color w:val="000000"/>
              </w:rPr>
              <w:t xml:space="preserve">I901E / </w:t>
            </w: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ctf4-</w:t>
            </w:r>
            <w:r w:rsidRPr="00B03549">
              <w:rPr>
                <w:rFonts w:ascii="Helvetica" w:eastAsiaTheme="minorHAnsi" w:hAnsi="Helvetica" w:cs="Arial"/>
                <w:color w:val="000000"/>
              </w:rPr>
              <w:t>I901E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3FAE52FA" w14:textId="11E781C6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1DB22261" w14:textId="7F81A69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shd w:val="clear" w:color="auto" w:fill="FFFFFF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54BF7DD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A0EE599" w14:textId="582FFEAD" w:rsidR="00E46E4C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  <w:iCs/>
              </w:rPr>
            </w:pPr>
            <w:r w:rsidRPr="00B03549">
              <w:rPr>
                <w:rFonts w:ascii="Helvetica" w:hAnsi="Helvetica" w:cs="Arial"/>
                <w:i/>
                <w:iCs/>
              </w:rPr>
              <w:lastRenderedPageBreak/>
              <w:t>y</w:t>
            </w:r>
            <w:r>
              <w:rPr>
                <w:rFonts w:ascii="Helvetica" w:hAnsi="Helvetica" w:cs="Arial"/>
                <w:i/>
                <w:iCs/>
              </w:rPr>
              <w:t>CPR337</w:t>
            </w:r>
            <w:r w:rsidRPr="00B03549">
              <w:rPr>
                <w:rFonts w:ascii="Helvetica" w:hAnsi="Helvetica" w:cs="Arial"/>
                <w:i/>
                <w:iCs/>
              </w:rPr>
              <w:t xml:space="preserve"> 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yeast </w:t>
            </w:r>
            <w:r w:rsidRPr="00B03549">
              <w:rPr>
                <w:rFonts w:ascii="Helvetica" w:hAnsi="Helvetica" w:cs="Arial"/>
                <w:i/>
                <w:iCs/>
              </w:rPr>
              <w:t>CMG</w:t>
            </w:r>
            <w:r>
              <w:rPr>
                <w:rFonts w:ascii="Helvetica" w:hAnsi="Helvetica" w:cs="Arial"/>
                <w:i/>
                <w:iCs/>
              </w:rPr>
              <w:t>-Mcm7-KR</w:t>
            </w:r>
            <w:r w:rsidRPr="00B03549">
              <w:rPr>
                <w:rFonts w:ascii="Helvetica" w:hAnsi="Helvetica" w:cs="Arial"/>
                <w:i/>
                <w:iCs/>
              </w:rPr>
              <w:t xml:space="preserve">): </w:t>
            </w:r>
          </w:p>
          <w:p w14:paraId="76AA5210" w14:textId="1649D8CD" w:rsidR="00614A25" w:rsidRPr="00761C89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  <w:iCs/>
                <w:lang w:val="es-ES"/>
              </w:rPr>
            </w:pPr>
            <w:proofErr w:type="spellStart"/>
            <w:r w:rsidRPr="00761C8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MAT</w:t>
            </w:r>
            <w:r w:rsidRPr="00761C89">
              <w:rPr>
                <w:rFonts w:ascii="Helvetica" w:eastAsiaTheme="minorHAnsi" w:hAnsi="Helvetica" w:cs="Arial"/>
                <w:b/>
                <w:bCs/>
                <w:color w:val="000000"/>
                <w:lang w:val="es-ES"/>
              </w:rPr>
              <w:t>a</w:t>
            </w:r>
            <w:proofErr w:type="spellEnd"/>
            <w:r w:rsidRPr="00761C8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 xml:space="preserve"> / MAT</w:t>
            </w:r>
            <w:r w:rsidRPr="00B03549">
              <w:rPr>
                <w:rFonts w:ascii="Symbol" w:hAnsi="Symbol" w:cs="Arial"/>
                <w:i/>
                <w:iCs/>
              </w:rPr>
              <w:t>a</w:t>
            </w:r>
          </w:p>
          <w:p w14:paraId="7F1B230C" w14:textId="77777777" w:rsidR="00614A25" w:rsidRPr="00E14431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</w:pPr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pep</w:t>
            </w:r>
            <w:proofErr w:type="gramStart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4::</w:t>
            </w:r>
            <w:proofErr w:type="spellStart"/>
            <w:proofErr w:type="gramEnd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kanMX</w:t>
            </w:r>
            <w:proofErr w:type="spellEnd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 xml:space="preserve"> / pep4::</w:t>
            </w:r>
            <w:proofErr w:type="spellStart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kanMX</w:t>
            </w:r>
            <w:proofErr w:type="spellEnd"/>
            <w:r w:rsidRPr="00E14431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 xml:space="preserve"> </w:t>
            </w:r>
          </w:p>
          <w:p w14:paraId="4F1C91A6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bar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 xml:space="preserve">hph-NT1 / bar1::hph-NT1 </w:t>
            </w:r>
          </w:p>
          <w:p w14:paraId="160C64C0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ade2-1 / ade2-1</w:t>
            </w:r>
          </w:p>
          <w:p w14:paraId="7481CC40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ura3-1 / ura3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  <w:lang w:val="es-ES"/>
              </w:rPr>
              <w:t>pRS306-MCM2-GAL1,10-CBP-TEV-MCM3</w:t>
            </w:r>
          </w:p>
          <w:p w14:paraId="32859D6D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his3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1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pRS303-CDC45iFLAG2-GAL1,10-GAL4</w:t>
            </w:r>
            <w:r w:rsidRPr="00B03549">
              <w:rPr>
                <w:rFonts w:ascii="Helvetica" w:eastAsiaTheme="minorHAnsi" w:hAnsi="Helvetica" w:cs="Arial"/>
                <w:color w:val="000000"/>
              </w:rPr>
              <w:t xml:space="preserve"> / </w:t>
            </w: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his3-11</w:t>
            </w:r>
          </w:p>
          <w:p w14:paraId="4AF520E9" w14:textId="77777777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trp1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1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pRS304-PSF1-GAL1,10-SLD5 / trp1-1::pRS304-MCM5-GAL1,10-MCM4</w:t>
            </w:r>
          </w:p>
          <w:p w14:paraId="38FC5AF8" w14:textId="19355768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eastAsiaTheme="minorHAnsi" w:hAnsi="Helvetica" w:cs="Arial"/>
                <w:i/>
                <w:iCs/>
                <w:color w:val="000000"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leu2-</w:t>
            </w:r>
            <w:proofErr w:type="gramStart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3::</w:t>
            </w:r>
            <w:proofErr w:type="gramEnd"/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pRS305-PSF2-GAL1,10-PSF3 / leu2-3::pRS305-</w:t>
            </w:r>
            <w:r>
              <w:rPr>
                <w:rFonts w:ascii="Helvetica" w:eastAsiaTheme="minorHAnsi" w:hAnsi="Helvetica" w:cs="Arial"/>
                <w:i/>
                <w:iCs/>
                <w:color w:val="000000"/>
              </w:rPr>
              <w:t>mcm7-KR</w:t>
            </w: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-GAL1,10-MCM6</w:t>
            </w:r>
          </w:p>
          <w:p w14:paraId="32534B32" w14:textId="443AAB25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  <w:iCs/>
              </w:rPr>
            </w:pP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ctf4-</w:t>
            </w:r>
            <w:r w:rsidRPr="00B03549">
              <w:rPr>
                <w:rFonts w:ascii="Helvetica" w:eastAsiaTheme="minorHAnsi" w:hAnsi="Helvetica" w:cs="Arial"/>
                <w:color w:val="000000"/>
              </w:rPr>
              <w:t xml:space="preserve">I901E / </w:t>
            </w: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ctf4-</w:t>
            </w:r>
            <w:r w:rsidRPr="00B03549">
              <w:rPr>
                <w:rFonts w:ascii="Helvetica" w:eastAsiaTheme="minorHAnsi" w:hAnsi="Helvetica" w:cs="Arial"/>
                <w:color w:val="000000"/>
              </w:rPr>
              <w:t>I901E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0787CDA" w14:textId="6F3E5305" w:rsidR="00614A25" w:rsidRPr="006B3F4F" w:rsidRDefault="00614A25" w:rsidP="00614A25">
            <w:pPr>
              <w:rPr>
                <w:rFonts w:ascii="Helvetica" w:hAnsi="Helvetica" w:cs="Arial"/>
                <w:color w:val="000000" w:themeColor="text1"/>
                <w:lang w:val="en-GB"/>
              </w:rPr>
            </w:pPr>
            <w:r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95AA02B" w14:textId="20F44846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33454B3C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569D3FF0" w14:textId="4BFAB10D" w:rsidR="00614A25" w:rsidRPr="00B03549" w:rsidRDefault="00614A25" w:rsidP="00614A25">
            <w:pPr>
              <w:rPr>
                <w:rFonts w:ascii="Helvetica" w:hAnsi="Helvetica" w:cs="Arial"/>
                <w:i/>
                <w:iCs/>
              </w:rPr>
            </w:pPr>
            <w:r w:rsidRPr="00B03549">
              <w:rPr>
                <w:rFonts w:ascii="Helvetica" w:hAnsi="Helvetica" w:cs="Arial"/>
                <w:i/>
                <w:iCs/>
              </w:rPr>
              <w:t>yTDK5 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yeast </w:t>
            </w:r>
            <w:r w:rsidRPr="00B03549">
              <w:rPr>
                <w:rFonts w:ascii="Helvetica" w:hAnsi="Helvetica" w:cs="Arial"/>
                <w:i/>
                <w:iCs/>
              </w:rPr>
              <w:t>SCF</w:t>
            </w:r>
            <w:r w:rsidRPr="00B03549">
              <w:rPr>
                <w:rFonts w:ascii="Helvetica" w:hAnsi="Helvetica" w:cs="Arial"/>
                <w:i/>
                <w:iCs/>
                <w:vertAlign w:val="superscript"/>
              </w:rPr>
              <w:t>Dia2</w:t>
            </w:r>
            <w:r w:rsidRPr="00B03549">
              <w:rPr>
                <w:rFonts w:ascii="Helvetica" w:hAnsi="Helvetica" w:cs="Arial"/>
                <w:i/>
                <w:iCs/>
              </w:rPr>
              <w:t>):</w:t>
            </w:r>
          </w:p>
          <w:p w14:paraId="27B67A64" w14:textId="69AAAE68" w:rsidR="00614A25" w:rsidRPr="00B03549" w:rsidRDefault="00614A25" w:rsidP="00614A25">
            <w:pPr>
              <w:rPr>
                <w:rFonts w:ascii="Helvetica" w:eastAsiaTheme="minorHAnsi" w:hAnsi="Helvetica" w:cs="Arial"/>
                <w:color w:val="000000"/>
              </w:rPr>
            </w:pPr>
            <w:proofErr w:type="spellStart"/>
            <w:r w:rsidRPr="00B03549">
              <w:rPr>
                <w:rFonts w:ascii="Helvetica" w:hAnsi="Helvetica" w:cs="Arial"/>
                <w:i/>
                <w:iCs/>
              </w:rPr>
              <w:t>MAT</w:t>
            </w:r>
            <w:r w:rsidRPr="00B03549">
              <w:rPr>
                <w:rFonts w:ascii="Helvetica" w:hAnsi="Helvetica" w:cs="Arial"/>
                <w:b/>
                <w:bCs/>
              </w:rPr>
              <w:t>a</w:t>
            </w:r>
            <w:proofErr w:type="spellEnd"/>
            <w:r w:rsidRPr="00B03549">
              <w:rPr>
                <w:rFonts w:ascii="Helvetica" w:hAnsi="Helvetica" w:cs="Arial"/>
                <w:i/>
                <w:iCs/>
              </w:rPr>
              <w:t xml:space="preserve"> ade2-1 ura3-1 his3-11,15 trp1-1 leu2-3,112 can1-100 bar</w:t>
            </w:r>
            <w:proofErr w:type="gramStart"/>
            <w:r w:rsidRPr="00B03549">
              <w:rPr>
                <w:rFonts w:ascii="Helvetica" w:hAnsi="Helvetica" w:cs="Arial"/>
                <w:i/>
                <w:iCs/>
              </w:rPr>
              <w:t>1::</w:t>
            </w:r>
            <w:proofErr w:type="spellStart"/>
            <w:proofErr w:type="gramEnd"/>
            <w:r w:rsidRPr="00B03549">
              <w:rPr>
                <w:rFonts w:ascii="Helvetica" w:hAnsi="Helvetica" w:cs="Arial"/>
                <w:i/>
                <w:iCs/>
              </w:rPr>
              <w:t>hphNT</w:t>
            </w:r>
            <w:proofErr w:type="spellEnd"/>
            <w:r w:rsidRPr="00B03549">
              <w:rPr>
                <w:rFonts w:ascii="Helvetica" w:hAnsi="Helvetica" w:cs="Arial"/>
                <w:i/>
                <w:iCs/>
              </w:rPr>
              <w:t xml:space="preserve"> pep4::</w:t>
            </w:r>
            <w:proofErr w:type="spellStart"/>
            <w:r w:rsidRPr="00B03549">
              <w:rPr>
                <w:rFonts w:ascii="Helvetica" w:hAnsi="Helvetica" w:cs="Arial"/>
                <w:i/>
                <w:iCs/>
              </w:rPr>
              <w:t>kanMX</w:t>
            </w:r>
            <w:proofErr w:type="spellEnd"/>
            <w:r w:rsidRPr="00B03549">
              <w:rPr>
                <w:rFonts w:ascii="Helvetica" w:hAnsi="Helvetica" w:cs="Arial"/>
                <w:i/>
                <w:iCs/>
              </w:rPr>
              <w:t xml:space="preserve"> </w:t>
            </w:r>
            <w:r w:rsidRPr="00B03549">
              <w:rPr>
                <w:rFonts w:ascii="Helvetica" w:eastAsiaTheme="minorHAnsi" w:hAnsi="Helvetica" w:cs="Arial"/>
                <w:i/>
                <w:iCs/>
                <w:color w:val="000000"/>
              </w:rPr>
              <w:t>ura3::pRS306-SKP1+ProteinA-3TEV-DIA2 leu2::pRS305-HRT1+CDC53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1E821284" w14:textId="795D0B91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F0D10AA" w14:textId="4E6100D0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4D7CA447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A9976B4" w14:textId="7DF70D4D" w:rsidR="00614A25" w:rsidRPr="00B03549" w:rsidRDefault="00614A25" w:rsidP="00614A25">
            <w:pPr>
              <w:rPr>
                <w:rFonts w:ascii="Helvetica" w:hAnsi="Helvetica" w:cs="Arial"/>
                <w:i/>
              </w:rPr>
            </w:pPr>
            <w:r w:rsidRPr="00B03549">
              <w:rPr>
                <w:rFonts w:ascii="Helvetica" w:hAnsi="Helvetica" w:cs="Arial"/>
                <w:i/>
              </w:rPr>
              <w:t>yAE40 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yeast </w:t>
            </w:r>
            <w:r w:rsidRPr="00B03549">
              <w:rPr>
                <w:rFonts w:ascii="Helvetica" w:hAnsi="Helvetica" w:cs="Arial"/>
                <w:i/>
              </w:rPr>
              <w:t xml:space="preserve">Ctf4): </w:t>
            </w:r>
          </w:p>
          <w:p w14:paraId="1715F7CF" w14:textId="5C6B8E2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i/>
              </w:rPr>
              <w:t>MAT</w:t>
            </w:r>
            <w:r w:rsidRPr="00B03549">
              <w:rPr>
                <w:rFonts w:ascii="Helvetica" w:hAnsi="Helvetica" w:cs="Arial"/>
                <w:b/>
              </w:rPr>
              <w:t>a</w:t>
            </w:r>
            <w:proofErr w:type="spellEnd"/>
            <w:r w:rsidRPr="00B03549">
              <w:rPr>
                <w:rFonts w:ascii="Helvetica" w:hAnsi="Helvetica" w:cs="Arial"/>
                <w:i/>
              </w:rPr>
              <w:t xml:space="preserve"> ade2-1 ura3-1 his3-11,15 trp1-1 leu2-3,112 can1-100 bar</w:t>
            </w:r>
            <w:proofErr w:type="gramStart"/>
            <w:r w:rsidRPr="00B03549">
              <w:rPr>
                <w:rFonts w:ascii="Helvetica" w:hAnsi="Helvetica" w:cs="Arial"/>
                <w:i/>
              </w:rPr>
              <w:t>1::</w:t>
            </w:r>
            <w:proofErr w:type="spellStart"/>
            <w:proofErr w:type="gramEnd"/>
            <w:r w:rsidRPr="00B03549">
              <w:rPr>
                <w:rFonts w:ascii="Helvetica" w:hAnsi="Helvetica" w:cs="Arial"/>
                <w:i/>
              </w:rPr>
              <w:t>hphNT</w:t>
            </w:r>
            <w:proofErr w:type="spellEnd"/>
            <w:r w:rsidRPr="00B03549">
              <w:rPr>
                <w:rFonts w:ascii="Helvetica" w:hAnsi="Helvetica" w:cs="Arial"/>
                <w:i/>
              </w:rPr>
              <w:t xml:space="preserve"> pep4::</w:t>
            </w:r>
            <w:proofErr w:type="spellStart"/>
            <w:r w:rsidRPr="00B03549">
              <w:rPr>
                <w:rFonts w:ascii="Helvetica" w:hAnsi="Helvetica" w:cs="Arial"/>
                <w:i/>
              </w:rPr>
              <w:t>kanMX</w:t>
            </w:r>
            <w:proofErr w:type="spellEnd"/>
            <w:r w:rsidRPr="00B03549">
              <w:rPr>
                <w:rFonts w:ascii="Helvetica" w:hAnsi="Helvetica" w:cs="Arial"/>
                <w:i/>
              </w:rPr>
              <w:t xml:space="preserve"> his3::pRS303-CBP-TEV-CTF4</w:t>
            </w:r>
            <w:r w:rsidRPr="00B03549">
              <w:rPr>
                <w:rFonts w:ascii="Helvetica" w:hAnsi="Helvetica" w:cs="Arial"/>
                <w:i/>
              </w:rPr>
              <w:softHyphen/>
              <w:t>+GAL4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0D08728" w14:textId="3186AE5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 w:cs="Arial"/>
                <w:color w:val="000000" w:themeColor="text1"/>
              </w:rPr>
              <w:t>Yeeles</w:t>
            </w:r>
            <w:proofErr w:type="spellEnd"/>
            <w:r w:rsidRPr="00B03549">
              <w:rPr>
                <w:rFonts w:ascii="Helvetica" w:hAnsi="Helvetica" w:cs="Arial"/>
                <w:color w:val="000000" w:themeColor="text1"/>
              </w:rPr>
              <w:t xml:space="preserve"> et al., 2015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Nature</w:t>
            </w:r>
            <w:r w:rsidRPr="00B03549">
              <w:rPr>
                <w:rFonts w:ascii="Helvetica" w:hAnsi="Helvetica" w:cs="Arial"/>
                <w:color w:val="000000" w:themeColor="text1"/>
              </w:rPr>
              <w:fldChar w:fldCharType="begin">
                <w:fldData xml:space="preserve">PEVuZE5vdGU+PENpdGU+PEF1dGhvcj5ZZWVsZXM8L0F1dGhvcj48WWVhcj4yMDE1PC9ZZWFyPjxS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0MzEtNTwvcGFnZXM+PHZvbHVtZT41MTk8L3ZvbHVt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</w:fldData>
              </w:fldChar>
            </w:r>
            <w:r w:rsidRPr="00B03549">
              <w:rPr>
                <w:rFonts w:ascii="Helvetica" w:hAnsi="Helvetica" w:cs="Arial"/>
                <w:color w:val="000000" w:themeColor="text1"/>
              </w:rPr>
              <w:instrText xml:space="preserve"> ADDIN EN.CITE </w:instrText>
            </w:r>
            <w:r w:rsidRPr="00B03549">
              <w:rPr>
                <w:rFonts w:ascii="Helvetica" w:hAnsi="Helvetica" w:cs="Arial"/>
                <w:color w:val="000000" w:themeColor="text1"/>
              </w:rPr>
              <w:fldChar w:fldCharType="begin">
                <w:fldData xml:space="preserve">PEVuZE5vdGU+PENpdGU+PEF1dGhvcj5ZZWVsZXM8L0F1dGhvcj48WWVhcj4yMDE1PC9ZZWFyPjxS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0MzEtNTwvcGFnZXM+PHZvbHVtZT41MTk8L3ZvbHVt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</w:fldData>
              </w:fldChar>
            </w:r>
            <w:r w:rsidRPr="00B03549">
              <w:rPr>
                <w:rFonts w:ascii="Helvetica" w:hAnsi="Helvetica" w:cs="Arial"/>
                <w:color w:val="000000" w:themeColor="text1"/>
              </w:rPr>
              <w:instrText xml:space="preserve"> ADDIN EN.CITE.DATA </w:instrText>
            </w:r>
            <w:r w:rsidRPr="00B03549">
              <w:rPr>
                <w:rFonts w:ascii="Helvetica" w:hAnsi="Helvetica" w:cs="Arial"/>
                <w:color w:val="000000" w:themeColor="text1"/>
              </w:rPr>
            </w:r>
            <w:r w:rsidRPr="00B03549">
              <w:rPr>
                <w:rFonts w:ascii="Helvetica" w:hAnsi="Helvetica" w:cs="Arial"/>
                <w:color w:val="000000" w:themeColor="text1"/>
              </w:rPr>
              <w:fldChar w:fldCharType="end"/>
            </w:r>
            <w:r w:rsidRPr="00B03549">
              <w:rPr>
                <w:rFonts w:ascii="Helvetica" w:hAnsi="Helvetica" w:cs="Arial"/>
                <w:color w:val="000000" w:themeColor="text1"/>
              </w:rPr>
            </w:r>
            <w:r w:rsidRPr="00B03549">
              <w:rPr>
                <w:rFonts w:ascii="Helvetica" w:hAnsi="Helvetica" w:cs="Arial"/>
                <w:color w:val="000000" w:themeColor="text1"/>
              </w:rPr>
              <w:fldChar w:fldCharType="end"/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1ADDE3E6" w14:textId="1765042E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198A0BF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80EFEB9" w14:textId="67712323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1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 xml:space="preserve">worm TIM-1_TIPN-1): </w:t>
            </w:r>
          </w:p>
          <w:p w14:paraId="788952D6" w14:textId="024ECC3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ade2-1 ura3-1 his3-11,15 trp1-1 leu2-3,112 LEU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2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5-CBP-PreScissionScission-tipn-1- GAL1,10-tim-1 can1-100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73BDA85" w14:textId="5EE617FE" w:rsidR="00614A25" w:rsidRPr="00B03549" w:rsidRDefault="00614A25" w:rsidP="00614A25">
            <w:pPr>
              <w:rPr>
                <w:rFonts w:ascii="Helvetica" w:hAnsi="Helvetica" w:cs="Arial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E3B070B" w14:textId="1989F1B2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2EADFB7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6C3CE42" w14:textId="26D228BA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37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>worm CMG):</w:t>
            </w:r>
          </w:p>
          <w:p w14:paraId="7909F7C9" w14:textId="20CC73D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/ MAT</w:t>
            </w:r>
            <w:r w:rsidRPr="00B03549">
              <w:rPr>
                <w:rFonts w:ascii="Symbol" w:hAnsi="Symbol" w:cs="Arial"/>
                <w:i/>
                <w:iCs/>
              </w:rPr>
              <w:t>a</w:t>
            </w:r>
            <w:r w:rsidRPr="00B03549">
              <w:rPr>
                <w:rFonts w:ascii="Arial" w:hAnsi="Arial" w:cs="Arial"/>
                <w:i/>
                <w:iCs/>
              </w:rPr>
              <w:t xml:space="preserve"> ade2-1 / ade2-1 ura3-1 URA3::pRS306-mcm-2- GAL1,10-mcm-3 / ura3-1 URA3::pRS306-TAP-psf-1- GAL1,10-sld-5 his3-11,15 / his3-11,15 HIS3::pRS303- GAL1,10-cdc-45 trp1-1 TRP1::pRS304-mcm-6- GAL1,10-mcm-7 / trp1-1 leu2-3,112 LEU2::pRS305- mcm-4-GAL1,10-mcm-5 / leu2-3,112 LEU2::pRS305- psf-3-GAL1,10-psf-2 can1-100 / can1-100 pep4∆::ADE2 / pep4∆::ADE2 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E73CA7E" w14:textId="0E1249A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B2BE99E" w14:textId="232AD8C5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4393220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3DFC5B4" w14:textId="021CD2DD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40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>worm CLSP-1):</w:t>
            </w:r>
          </w:p>
          <w:p w14:paraId="73572668" w14:textId="5AB05E6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ade2-1 ura3-1 his3-11,15 HIS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3-GAL1,10-clsp1-TEV-5FLAG trp1-1 leu2-3,112 can1-100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16954C5" w14:textId="19E38AB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0E60678" w14:textId="4A884115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088E9E0E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6ED135F5" w14:textId="24DB0A09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41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 xml:space="preserve">worm CTF-4): </w:t>
            </w:r>
          </w:p>
          <w:p w14:paraId="422E4C37" w14:textId="6B0FEB3E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ade2-1 ura3-1 his3-11,15 HIS-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3-GAL1,10- 5FLAG-PreScissionScission-ctf-4 trp1-1 leu2-3,112 can1-100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52EAD74" w14:textId="6298C03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AC0FBF4" w14:textId="0888C46E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7927980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33FDD7E2" w14:textId="5339071C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42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>worm UBA-1):</w:t>
            </w:r>
          </w:p>
          <w:p w14:paraId="458163AF" w14:textId="2C4FCC47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ade2-1 ura3-1 his3-11,15 HIS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3-GAL1,10- ProteinA-TEV-uba-1 trp1-1 leu2-3,112 can1-100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0FDA0FF6" w14:textId="5303C12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3BA30C9C" w14:textId="0097CADD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009C087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6A2E051" w14:textId="7738A5AE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lastRenderedPageBreak/>
              <w:t>yYX43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>worm POL</w:t>
            </w:r>
            <w:r w:rsidRPr="00B03549">
              <w:rPr>
                <w:rFonts w:ascii="Symbol" w:hAnsi="Symbol" w:cs="Arial"/>
                <w:i/>
                <w:iCs/>
              </w:rPr>
              <w:t>e</w:t>
            </w:r>
            <w:r w:rsidRPr="00B03549">
              <w:rPr>
                <w:rFonts w:ascii="Arial" w:hAnsi="Arial" w:cs="Arial"/>
                <w:i/>
                <w:iCs/>
              </w:rPr>
              <w:t xml:space="preserve">): </w:t>
            </w:r>
          </w:p>
          <w:p w14:paraId="76BD4694" w14:textId="318436E7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ade2-1 ura3-1 URA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6-pole-2-GAL1,10-pole-1 his3-11,15 trp1-1 leu2-3,112 LEU2::pRS305-pole-4- TEV-5FLAG-GAL1,10-pole-3 can1-100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56499260" w14:textId="4C85333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5F815B65" w14:textId="37BC124A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29637A0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085B14CF" w14:textId="7D531424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44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>worm CUL-2</w:t>
            </w:r>
            <w:r w:rsidRPr="00B03549">
              <w:rPr>
                <w:rFonts w:ascii="Arial" w:hAnsi="Arial" w:cs="Arial"/>
                <w:i/>
                <w:iCs/>
                <w:vertAlign w:val="superscript"/>
              </w:rPr>
              <w:t>LRR-1</w:t>
            </w:r>
            <w:r w:rsidRPr="00B03549">
              <w:rPr>
                <w:rFonts w:ascii="Arial" w:hAnsi="Arial" w:cs="Arial"/>
                <w:i/>
                <w:iCs/>
              </w:rPr>
              <w:t xml:space="preserve">): </w:t>
            </w:r>
          </w:p>
          <w:p w14:paraId="67210CDD" w14:textId="2939F75B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ade2-1 ura3-1 URA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6-cul-2-GAL1,10- rbx-1 his3-11,15 HIS3::pRS303-GAL1,10-lrr-1 trp1-1 leu2-3,112 LEU2::pRS305-TAP-elb-1-GAL1,10-elc-1 can1-100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79F7607C" w14:textId="54734B7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23D6BF6" w14:textId="6AD977BC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118AF48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4EE8FA3F" w14:textId="7A5DF610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48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 xml:space="preserve">worm CTF-18_RFC): </w:t>
            </w:r>
          </w:p>
          <w:p w14:paraId="4F559EAF" w14:textId="5AD534ED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/ </w:t>
            </w:r>
            <w:r w:rsidRPr="00B03549">
              <w:rPr>
                <w:rFonts w:ascii="Symbol" w:hAnsi="Symbol" w:cs="Arial"/>
                <w:i/>
                <w:iCs/>
              </w:rPr>
              <w:t>MATa</w:t>
            </w:r>
            <w:r w:rsidRPr="00B03549">
              <w:rPr>
                <w:rFonts w:ascii="Arial" w:hAnsi="Arial" w:cs="Arial"/>
                <w:i/>
                <w:iCs/>
              </w:rPr>
              <w:t xml:space="preserve"> ade2-1 / ade2-1 ura3-1 URA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6- dscc-1-GAL1,10-ctf-8 / ura3-1 his3-11,15 HIS3::pRS303-GAL1,10-ProteinA-3TEV-ctf-18 / his3- 11,15 trp1-1 / trp1-1 TRP1::pRS304-rfc-4-GAL1,10-rfc-5 leu2-3,112 / leu2-3,112 LEU2::pRS305-rfc-2-GAL1,10- rfc-3 can1-100 / can1-100 pep4∆::ADE2 /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22B57DE9" w14:textId="30FB079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27AC216C" w14:textId="480F54BC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32C8D2CC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12" w:space="0" w:color="000000"/>
            </w:tcBorders>
            <w:shd w:val="clear" w:color="auto" w:fill="auto"/>
          </w:tcPr>
          <w:p w14:paraId="21CA684D" w14:textId="0BEA31AD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Arial" w:hAnsi="Arial" w:cs="Arial"/>
                <w:i/>
                <w:iCs/>
              </w:rPr>
              <w:t>yYX58</w:t>
            </w:r>
            <w:r w:rsidR="006E7D0F">
              <w:rPr>
                <w:rFonts w:ascii="Arial" w:hAnsi="Arial" w:cs="Arial"/>
                <w:i/>
                <w:iCs/>
              </w:rPr>
              <w:t xml:space="preserve"> </w:t>
            </w:r>
            <w:r w:rsidRPr="00B03549">
              <w:rPr>
                <w:rFonts w:ascii="Arial" w:hAnsi="Arial" w:cs="Arial"/>
                <w:i/>
                <w:iCs/>
              </w:rPr>
              <w:t>(</w:t>
            </w:r>
            <w:r w:rsidR="006E7D0F">
              <w:rPr>
                <w:rFonts w:ascii="Helvetica" w:hAnsi="Helvetica" w:cs="Arial"/>
                <w:i/>
                <w:iCs/>
              </w:rPr>
              <w:t xml:space="preserve">budding </w:t>
            </w:r>
            <w:r w:rsidR="006E7D0F" w:rsidRPr="00B03549">
              <w:rPr>
                <w:rFonts w:ascii="Helvetica" w:hAnsi="Helvetica" w:cs="Arial"/>
                <w:i/>
                <w:iCs/>
              </w:rPr>
              <w:t>yeast</w:t>
            </w:r>
            <w:r w:rsidR="006E7D0F">
              <w:rPr>
                <w:rFonts w:ascii="Helvetica" w:hAnsi="Helvetica" w:cs="Arial"/>
                <w:i/>
                <w:iCs/>
              </w:rPr>
              <w:t xml:space="preserve"> strain to purify </w:t>
            </w:r>
            <w:r w:rsidRPr="00B03549">
              <w:rPr>
                <w:rFonts w:ascii="Arial" w:hAnsi="Arial" w:cs="Arial"/>
                <w:i/>
                <w:iCs/>
              </w:rPr>
              <w:t xml:space="preserve">worm ULA-1_RFL-1): </w:t>
            </w:r>
          </w:p>
          <w:p w14:paraId="32356BAE" w14:textId="6D101CD3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B03549">
              <w:rPr>
                <w:rFonts w:ascii="Arial" w:hAnsi="Arial" w:cs="Arial"/>
                <w:i/>
                <w:iCs/>
              </w:rPr>
              <w:t>MAT</w:t>
            </w:r>
            <w:r w:rsidRPr="00B03549">
              <w:rPr>
                <w:rFonts w:ascii="Arial" w:hAnsi="Arial" w:cs="Arial"/>
                <w:b/>
                <w:bCs/>
              </w:rPr>
              <w:t>a</w:t>
            </w:r>
            <w:proofErr w:type="spellEnd"/>
            <w:r w:rsidRPr="00B03549">
              <w:rPr>
                <w:rFonts w:ascii="Arial" w:hAnsi="Arial" w:cs="Arial"/>
                <w:i/>
                <w:iCs/>
              </w:rPr>
              <w:t xml:space="preserve"> ade2-1 ura3-1 his3-11,15 HIS</w:t>
            </w:r>
            <w:proofErr w:type="gramStart"/>
            <w:r w:rsidRPr="00B03549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B03549">
              <w:rPr>
                <w:rFonts w:ascii="Arial" w:hAnsi="Arial" w:cs="Arial"/>
                <w:i/>
                <w:iCs/>
              </w:rPr>
              <w:t>pRS303-rfl-1- GAL1,10-ProteinA-TEV-ula-1a trp1-1 leu2-3,112 can1- 100 pep4∆::ADE2</w:t>
            </w:r>
          </w:p>
        </w:tc>
        <w:tc>
          <w:tcPr>
            <w:tcW w:w="1701" w:type="dxa"/>
            <w:tcBorders>
              <w:bottom w:val="single" w:sz="12" w:space="0" w:color="000000"/>
            </w:tcBorders>
            <w:shd w:val="clear" w:color="auto" w:fill="auto"/>
          </w:tcPr>
          <w:p w14:paraId="4670C4B5" w14:textId="010CC935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6F372D11" w14:textId="3D0D557F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N/A</w:t>
            </w:r>
          </w:p>
        </w:tc>
      </w:tr>
      <w:tr w:rsidR="00614A25" w:rsidRPr="00B03549" w14:paraId="623BEDC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5B36AA1" w14:textId="5FD3AB9E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r w:rsidRPr="00B03549">
              <w:rPr>
                <w:rFonts w:ascii="Helvetica" w:hAnsi="Helvetica" w:cs="Arial"/>
                <w:b/>
                <w:color w:val="000000" w:themeColor="text1"/>
              </w:rPr>
              <w:t>Oligonucleotides (</w:t>
            </w:r>
            <w:r w:rsidRPr="00B03549">
              <w:rPr>
                <w:rFonts w:ascii="Helvetica" w:hAnsi="Helvetica"/>
                <w:b/>
                <w:color w:val="000000" w:themeColor="text1"/>
              </w:rPr>
              <w:t>5′-3′)</w:t>
            </w:r>
          </w:p>
        </w:tc>
        <w:tc>
          <w:tcPr>
            <w:tcW w:w="1701" w:type="dxa"/>
          </w:tcPr>
          <w:p w14:paraId="4F0E512B" w14:textId="566BABE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734CBEAD" w14:textId="7BAFBA00" w:rsidR="00614A25" w:rsidRPr="00B03549" w:rsidRDefault="00614A25" w:rsidP="00614A25">
            <w:pPr>
              <w:rPr>
                <w:rFonts w:ascii="Helvetica" w:hAnsi="Helvetica" w:cs="Arial"/>
              </w:rPr>
            </w:pPr>
          </w:p>
        </w:tc>
      </w:tr>
      <w:tr w:rsidR="00614A25" w:rsidRPr="00B03549" w14:paraId="24E4F733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B15F246" w14:textId="653CBA3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/>
                <w:i/>
                <w:iCs/>
                <w:color w:val="000000" w:themeColor="text1"/>
              </w:rPr>
              <w:t>L</w:t>
            </w:r>
            <w:r w:rsidR="004308D8" w:rsidRPr="004308D8">
              <w:rPr>
                <w:rFonts w:ascii="Helvetica" w:hAnsi="Helvetica"/>
                <w:i/>
                <w:iCs/>
                <w:color w:val="000000" w:themeColor="text1"/>
              </w:rPr>
              <w:t>rr</w:t>
            </w:r>
            <w:r w:rsidRPr="004308D8">
              <w:rPr>
                <w:rFonts w:ascii="Helvetica" w:hAnsi="Helvetica"/>
                <w:i/>
                <w:iCs/>
                <w:color w:val="000000" w:themeColor="text1"/>
              </w:rPr>
              <w:t>1</w:t>
            </w:r>
            <w:r w:rsidRPr="00B03549">
              <w:rPr>
                <w:rFonts w:ascii="Helvetica" w:hAnsi="Helvetica"/>
                <w:color w:val="000000" w:themeColor="text1"/>
              </w:rPr>
              <w:t xml:space="preserve"> siRNA</w:t>
            </w:r>
          </w:p>
          <w:p w14:paraId="5E44DDC5" w14:textId="13FC616A" w:rsidR="00614A25" w:rsidRPr="00B03549" w:rsidRDefault="00614A25" w:rsidP="00614A25">
            <w:pPr>
              <w:rPr>
                <w:rFonts w:ascii="Arial" w:hAnsi="Arial" w:cs="Arial"/>
                <w:b/>
                <w:i/>
                <w:iCs/>
              </w:rPr>
            </w:pPr>
            <w:r w:rsidRPr="00B03549">
              <w:rPr>
                <w:rFonts w:ascii="Helvetica" w:hAnsi="Helvetica"/>
              </w:rPr>
              <w:t>CGACUACAAUGAACCUACA</w:t>
            </w:r>
          </w:p>
        </w:tc>
        <w:tc>
          <w:tcPr>
            <w:tcW w:w="1701" w:type="dxa"/>
          </w:tcPr>
          <w:p w14:paraId="12FCBB24" w14:textId="5431EE4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Horizon Discovery</w:t>
            </w:r>
          </w:p>
        </w:tc>
        <w:tc>
          <w:tcPr>
            <w:tcW w:w="2126" w:type="dxa"/>
            <w:tcBorders>
              <w:bottom w:val="single" w:sz="12" w:space="0" w:color="000000"/>
            </w:tcBorders>
            <w:shd w:val="clear" w:color="auto" w:fill="auto"/>
          </w:tcPr>
          <w:p w14:paraId="04A40F20" w14:textId="1A8E3026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J-057816-10</w:t>
            </w:r>
          </w:p>
        </w:tc>
      </w:tr>
      <w:tr w:rsidR="00614A25" w:rsidRPr="00B03549" w14:paraId="70B0138D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7A31223" w14:textId="3ABDB818" w:rsidR="00614A25" w:rsidRPr="00B03549" w:rsidRDefault="00614A25" w:rsidP="00614A25">
            <w:pPr>
              <w:rPr>
                <w:rFonts w:ascii="Helvetica" w:hAnsi="Helvetica" w:cs="Arial"/>
                <w:b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1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1_oligo 1: </w:t>
            </w:r>
            <w:proofErr w:type="spellStart"/>
            <w:r w:rsidRPr="00B03549">
              <w:rPr>
                <w:rFonts w:ascii="Helvetica" w:hAnsi="Helvetica"/>
              </w:rPr>
              <w:t>caccgCCGCCGAGCTCCGCGGCT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5FBA745" w14:textId="4E8A9B1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4288648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7288</w:t>
            </w:r>
          </w:p>
          <w:p w14:paraId="524D0B1C" w14:textId="0C09199E" w:rsidR="00614A25" w:rsidRPr="00B03549" w:rsidRDefault="00614A25" w:rsidP="00614A25">
            <w:pPr>
              <w:rPr>
                <w:rFonts w:ascii="Helvetica" w:hAnsi="Helvetica" w:cs="Arial"/>
              </w:rPr>
            </w:pPr>
          </w:p>
        </w:tc>
      </w:tr>
      <w:tr w:rsidR="00614A25" w:rsidRPr="00B03549" w14:paraId="1BA71A71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6FA9695" w14:textId="701A25EC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1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1_oligo 2: </w:t>
            </w:r>
          </w:p>
          <w:p w14:paraId="697F333D" w14:textId="666FA4FF" w:rsidR="00614A25" w:rsidRPr="00B03549" w:rsidRDefault="00614A25" w:rsidP="00614A25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B03549">
              <w:rPr>
                <w:rFonts w:ascii="Helvetica" w:hAnsi="Helvetica"/>
              </w:rPr>
              <w:t>aaacGGAGCCGCGGAGCTCGGCGG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FDD8A18" w14:textId="4BEC32C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10799E2" w14:textId="7461E874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7289</w:t>
            </w:r>
          </w:p>
        </w:tc>
      </w:tr>
      <w:tr w:rsidR="00614A25" w:rsidRPr="00B03549" w14:paraId="06238C0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AC1A8BF" w14:textId="66920119" w:rsidR="00614A25" w:rsidRPr="00B03549" w:rsidRDefault="00614A25" w:rsidP="00614A25">
            <w:pPr>
              <w:rPr>
                <w:rFonts w:ascii="Helvetica" w:hAnsi="Helvetica" w:cs="Arial"/>
                <w:i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1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2_oligo 1: </w:t>
            </w:r>
            <w:proofErr w:type="spellStart"/>
            <w:r w:rsidRPr="00B03549">
              <w:rPr>
                <w:rFonts w:ascii="Helvetica" w:hAnsi="Helvetica"/>
              </w:rPr>
              <w:t>caccgGGACCGGGAGATGATCCT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27396BB" w14:textId="4E0040F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ECA1C5F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7290</w:t>
            </w:r>
          </w:p>
          <w:p w14:paraId="376A5AA0" w14:textId="547B070B" w:rsidR="00614A25" w:rsidRPr="00B03549" w:rsidRDefault="00614A25" w:rsidP="00614A25">
            <w:pPr>
              <w:rPr>
                <w:rFonts w:ascii="Helvetica" w:hAnsi="Helvetica" w:cs="Arial"/>
              </w:rPr>
            </w:pPr>
          </w:p>
        </w:tc>
      </w:tr>
      <w:tr w:rsidR="00614A25" w:rsidRPr="00B03549" w14:paraId="79C6371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1C7670D" w14:textId="77C1873C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1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2_oligo 2: </w:t>
            </w:r>
            <w:proofErr w:type="spellStart"/>
            <w:r w:rsidRPr="00B03549">
              <w:rPr>
                <w:rFonts w:ascii="Helvetica" w:hAnsi="Helvetica"/>
              </w:rPr>
              <w:t>aaacCAAGGATCATCTCCCGGTC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9C93610" w14:textId="1273169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26AFD9F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7291</w:t>
            </w:r>
          </w:p>
          <w:p w14:paraId="472BE392" w14:textId="72B9F14D" w:rsidR="00614A25" w:rsidRPr="00B03549" w:rsidRDefault="00614A25" w:rsidP="00614A25">
            <w:pPr>
              <w:rPr>
                <w:rFonts w:ascii="Helvetica" w:hAnsi="Helvetica" w:cs="Arial"/>
              </w:rPr>
            </w:pPr>
          </w:p>
        </w:tc>
      </w:tr>
      <w:tr w:rsidR="00614A25" w:rsidRPr="00B03549" w14:paraId="7651C073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A59EF63" w14:textId="2929677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U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bxn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7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1_oligo 1: </w:t>
            </w:r>
            <w:proofErr w:type="spellStart"/>
            <w:r w:rsidRPr="00B03549">
              <w:rPr>
                <w:rFonts w:ascii="Helvetica" w:hAnsi="Helvetica"/>
              </w:rPr>
              <w:t>caccgACGACGCCGCGGAGCCCCC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741935D" w14:textId="05DD0B1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68F1516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14</w:t>
            </w:r>
          </w:p>
          <w:p w14:paraId="39BF2DED" w14:textId="1A5CD61F" w:rsidR="00614A25" w:rsidRPr="00B03549" w:rsidRDefault="00614A25" w:rsidP="00614A25">
            <w:pPr>
              <w:rPr>
                <w:rFonts w:ascii="Helvetica" w:hAnsi="Helvetica" w:cs="Arial"/>
              </w:rPr>
            </w:pPr>
          </w:p>
        </w:tc>
      </w:tr>
      <w:tr w:rsidR="00614A25" w:rsidRPr="00B03549" w14:paraId="405ABFD0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3FC629B" w14:textId="0C12E4FA" w:rsidR="00614A25" w:rsidRPr="00B03549" w:rsidRDefault="00614A25" w:rsidP="00614A25">
            <w:pPr>
              <w:rPr>
                <w:rFonts w:ascii="Helvetica" w:hAnsi="Helvetica" w:cs="Arial"/>
                <w:i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U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bxn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7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1_oligo 2: </w:t>
            </w:r>
            <w:proofErr w:type="spellStart"/>
            <w:r w:rsidRPr="00B03549">
              <w:rPr>
                <w:rFonts w:ascii="Helvetica" w:hAnsi="Helvetica"/>
              </w:rPr>
              <w:t>aaacCGGGGGCTCCGCGGCGTCG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45FC5FA" w14:textId="09D7173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3432DBB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15</w:t>
            </w:r>
          </w:p>
          <w:p w14:paraId="593AD06D" w14:textId="1873885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614A25" w:rsidRPr="00B03549" w14:paraId="0F77168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AA19201" w14:textId="52DF7272" w:rsidR="00614A25" w:rsidRPr="00B03549" w:rsidRDefault="00614A25" w:rsidP="00614A25">
            <w:pPr>
              <w:rPr>
                <w:rFonts w:ascii="Helvetica" w:hAnsi="Helvetica" w:cs="Arial"/>
                <w:i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U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bxn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7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2_oligo 1: </w:t>
            </w:r>
            <w:proofErr w:type="spellStart"/>
            <w:r w:rsidRPr="00B03549">
              <w:rPr>
                <w:rFonts w:ascii="Helvetica" w:hAnsi="Helvetica"/>
              </w:rPr>
              <w:t>caccgCGGCGTCGTCGGCGCTGAA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36B1B6F" w14:textId="2AF78875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E7B7323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16</w:t>
            </w:r>
          </w:p>
          <w:p w14:paraId="4F0860D1" w14:textId="40A1E92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shd w:val="clear" w:color="auto" w:fill="FFFFFF"/>
              </w:rPr>
            </w:pPr>
          </w:p>
        </w:tc>
      </w:tr>
      <w:tr w:rsidR="00614A25" w:rsidRPr="00B03549" w14:paraId="1B39EADA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6A91D40" w14:textId="41BC31DD" w:rsidR="00614A25" w:rsidRPr="00B03549" w:rsidRDefault="00614A25" w:rsidP="00614A25">
            <w:pPr>
              <w:rPr>
                <w:rFonts w:ascii="Helvetica" w:hAnsi="Helvetica"/>
                <w:i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U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bxn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7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2_oligo 2: </w:t>
            </w:r>
            <w:proofErr w:type="spellStart"/>
            <w:r w:rsidRPr="00B03549">
              <w:rPr>
                <w:rFonts w:ascii="Helvetica" w:hAnsi="Helvetica"/>
              </w:rPr>
              <w:t>aaacCTTCAGCGCCGACGACGCCG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0D40E06" w14:textId="50A644D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AED5819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17</w:t>
            </w:r>
          </w:p>
          <w:p w14:paraId="622AB3A0" w14:textId="2B947F8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shd w:val="clear" w:color="auto" w:fill="FFFFFF"/>
              </w:rPr>
            </w:pPr>
          </w:p>
        </w:tc>
      </w:tr>
      <w:tr w:rsidR="00614A25" w:rsidRPr="00B03549" w14:paraId="19D7BCA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1702953" w14:textId="23AD6A0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2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1_oligo 1: </w:t>
            </w:r>
          </w:p>
          <w:p w14:paraId="17F37774" w14:textId="26EE4E9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</w:rPr>
              <w:t>caccgTCTCTCTACTCTGGAATCAT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23A50D7" w14:textId="0D1D862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23C2EAF" w14:textId="2CE77CB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shd w:val="clear" w:color="auto" w:fill="FFFFFF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541</w:t>
            </w:r>
          </w:p>
        </w:tc>
      </w:tr>
      <w:tr w:rsidR="00614A25" w:rsidRPr="00B03549" w14:paraId="76FA5F81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46E0F2B" w14:textId="2D24FED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2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1_oligo 2: </w:t>
            </w:r>
            <w:proofErr w:type="spellStart"/>
            <w:r w:rsidRPr="00B03549">
              <w:rPr>
                <w:rFonts w:ascii="Helvetica" w:hAnsi="Helvetica"/>
              </w:rPr>
              <w:t>aaacATGATTCCAGAGTAGAGAGA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D48A1B1" w14:textId="0A0F276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59D029B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542</w:t>
            </w:r>
          </w:p>
          <w:p w14:paraId="366FB833" w14:textId="6463D98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shd w:val="clear" w:color="auto" w:fill="FFFFFF"/>
              </w:rPr>
            </w:pPr>
          </w:p>
        </w:tc>
      </w:tr>
      <w:tr w:rsidR="00614A25" w:rsidRPr="00B03549" w14:paraId="6EDE2653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E2ED60A" w14:textId="5C1652F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 xml:space="preserve">2 </w:t>
            </w: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gRNA2_oligo 1: </w:t>
            </w:r>
            <w:proofErr w:type="spellStart"/>
            <w:r w:rsidRPr="00B03549">
              <w:rPr>
                <w:rFonts w:ascii="Helvetica" w:hAnsi="Helvetica"/>
                <w:lang w:val="es-ES"/>
              </w:rPr>
              <w:t>caccgTCTCACAGTCTCTAACAGTA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5D63956" w14:textId="6B6C8C6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01ECDFA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>9543</w:t>
            </w:r>
          </w:p>
          <w:p w14:paraId="6662943F" w14:textId="069BBFEE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shd w:val="clear" w:color="auto" w:fill="FFFFFF"/>
              </w:rPr>
            </w:pPr>
          </w:p>
        </w:tc>
      </w:tr>
      <w:tr w:rsidR="00614A25" w:rsidRPr="00B03549" w14:paraId="4B07364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7686267" w14:textId="1267E10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2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gRNA2_oligo 2: </w:t>
            </w:r>
          </w:p>
          <w:p w14:paraId="156E969E" w14:textId="4A93AFDA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proofErr w:type="spellStart"/>
            <w:r w:rsidRPr="00B03549">
              <w:rPr>
                <w:rFonts w:ascii="Helvetica" w:hAnsi="Helvetica"/>
              </w:rPr>
              <w:t>aaacTACTGTTAGAGACTGTGAGA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E94F67A" w14:textId="6363BC0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3C0804F" w14:textId="5062C4D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544</w:t>
            </w:r>
          </w:p>
        </w:tc>
      </w:tr>
      <w:tr w:rsidR="00614A25" w:rsidRPr="00B03549" w14:paraId="46898C0C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0A7651B" w14:textId="2A6AD9E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1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CR</w:t>
            </w:r>
            <w:r w:rsidRPr="00B03549">
              <w:rPr>
                <w:rFonts w:ascii="Helvetica" w:hAnsi="Helvetica"/>
              </w:rPr>
              <w:t xml:space="preserve"> forward primer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: </w:t>
            </w:r>
            <w:r w:rsidRPr="00B03549">
              <w:rPr>
                <w:rFonts w:ascii="Helvetica" w:hAnsi="Helvetica"/>
              </w:rPr>
              <w:t>GAGTGCATGAGCACCTAGTCTCCC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0DE8C88" w14:textId="1C1FB42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604D37A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36</w:t>
            </w:r>
          </w:p>
          <w:p w14:paraId="24C22170" w14:textId="2ED6158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614A25" w:rsidRPr="00B03549" w14:paraId="1700859C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EA934AC" w14:textId="62B35BB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lastRenderedPageBreak/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1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CR</w:t>
            </w:r>
            <w:r w:rsidRPr="00B03549">
              <w:rPr>
                <w:rFonts w:ascii="Helvetica" w:hAnsi="Helvetica"/>
              </w:rPr>
              <w:t xml:space="preserve"> reverse primer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: </w:t>
            </w:r>
          </w:p>
          <w:p w14:paraId="1F0D183D" w14:textId="1C56A392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  <w:iCs/>
              </w:rPr>
            </w:pPr>
            <w:r w:rsidRPr="00B03549">
              <w:rPr>
                <w:rFonts w:ascii="Helvetica" w:hAnsi="Helvetica"/>
              </w:rPr>
              <w:t>CTCAAACAAACGCTGGGAAGAGGCC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467933B" w14:textId="6F13357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4882BAE" w14:textId="66C708F5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37</w:t>
            </w:r>
          </w:p>
        </w:tc>
      </w:tr>
      <w:tr w:rsidR="00614A25" w:rsidRPr="00B03549" w14:paraId="7701CC15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9FBCEA7" w14:textId="29DA329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U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bxn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7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CR</w:t>
            </w:r>
            <w:r w:rsidRPr="00B03549">
              <w:rPr>
                <w:rFonts w:ascii="Helvetica" w:hAnsi="Helvetica"/>
              </w:rPr>
              <w:t xml:space="preserve"> forward primer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: </w:t>
            </w:r>
          </w:p>
          <w:p w14:paraId="1131D59E" w14:textId="1C33A25B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  <w:iCs/>
              </w:rPr>
            </w:pPr>
            <w:r w:rsidRPr="00B03549">
              <w:rPr>
                <w:rFonts w:ascii="Helvetica" w:hAnsi="Helvetica"/>
              </w:rPr>
              <w:t>GGAGGGAGCCCCGTGTGTGTCTGT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FDCD4D5" w14:textId="7D2D8E5A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5DDBF55" w14:textId="2AC6B3B0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10</w:t>
            </w:r>
          </w:p>
        </w:tc>
      </w:tr>
      <w:tr w:rsidR="00614A25" w:rsidRPr="00B03549" w14:paraId="458707F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42BFB48" w14:textId="0FF2163C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U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bxn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7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CR</w:t>
            </w:r>
            <w:r w:rsidRPr="00B03549">
              <w:rPr>
                <w:rFonts w:ascii="Helvetica" w:hAnsi="Helvetica"/>
              </w:rPr>
              <w:t xml:space="preserve"> reverse primer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: </w:t>
            </w:r>
          </w:p>
          <w:p w14:paraId="63662D47" w14:textId="5653E008" w:rsidR="00614A25" w:rsidRPr="00B03549" w:rsidRDefault="00614A25" w:rsidP="00614A25">
            <w:pPr>
              <w:autoSpaceDE w:val="0"/>
              <w:autoSpaceDN w:val="0"/>
              <w:adjustRightInd w:val="0"/>
              <w:rPr>
                <w:rFonts w:ascii="Helvetica" w:hAnsi="Helvetica" w:cs="Arial"/>
                <w:i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AGCCCGAGTGAGGAATGCACCAAG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1E3E04C" w14:textId="5B8B52E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E20A5D6" w14:textId="1B1FD341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212</w:t>
            </w:r>
          </w:p>
        </w:tc>
      </w:tr>
      <w:tr w:rsidR="00614A25" w:rsidRPr="00B03549" w14:paraId="6C5FF7F5" w14:textId="5B8C0186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86DB0ED" w14:textId="5597F6C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2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CR</w:t>
            </w:r>
            <w:r w:rsidRPr="00B03549">
              <w:rPr>
                <w:rFonts w:ascii="Helvetica" w:hAnsi="Helvetica"/>
              </w:rPr>
              <w:t xml:space="preserve"> forward primer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: </w:t>
            </w:r>
          </w:p>
          <w:p w14:paraId="59B769BA" w14:textId="2329761A" w:rsidR="00614A25" w:rsidRPr="00B03549" w:rsidRDefault="00614A25" w:rsidP="00614A25">
            <w:pPr>
              <w:rPr>
                <w:rFonts w:ascii="Helvetica" w:hAnsi="Helvetica" w:cs="Arial"/>
                <w:b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ACCTCCTGAGCTATCCTGTTGGC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52352A4" w14:textId="294D8394" w:rsidR="00614A25" w:rsidRPr="00B03549" w:rsidRDefault="00614A25" w:rsidP="00614A25"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72612B4" w14:textId="6D14741C" w:rsidR="00614A25" w:rsidRPr="00B03549" w:rsidRDefault="00614A25" w:rsidP="00614A25">
            <w:r w:rsidRPr="00B03549">
              <w:rPr>
                <w:rFonts w:ascii="Helvetica" w:hAnsi="Helvetica" w:cs="Arial"/>
                <w:color w:val="000000" w:themeColor="text1"/>
              </w:rPr>
              <w:t>9529</w:t>
            </w:r>
          </w:p>
        </w:tc>
      </w:tr>
      <w:tr w:rsidR="00614A25" w:rsidRPr="00B03549" w14:paraId="52C65E0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0E95E84" w14:textId="1E8AD476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Mouse 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F</w:t>
            </w:r>
            <w:r w:rsidR="004308D8" w:rsidRPr="004308D8">
              <w:rPr>
                <w:rFonts w:ascii="Helvetica" w:hAnsi="Helvetica" w:cs="Arial"/>
                <w:i/>
                <w:iCs/>
                <w:color w:val="000000" w:themeColor="text1"/>
              </w:rPr>
              <w:t>af</w:t>
            </w:r>
            <w:r w:rsidRPr="004308D8">
              <w:rPr>
                <w:rFonts w:ascii="Helvetica" w:hAnsi="Helvetica" w:cs="Arial"/>
                <w:i/>
                <w:iCs/>
                <w:color w:val="000000" w:themeColor="text1"/>
              </w:rPr>
              <w:t>2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 PCR</w:t>
            </w:r>
            <w:r w:rsidRPr="00B03549">
              <w:rPr>
                <w:rFonts w:ascii="Helvetica" w:hAnsi="Helvetica"/>
              </w:rPr>
              <w:t xml:space="preserve"> reverse primer</w:t>
            </w:r>
            <w:r w:rsidRPr="00B03549">
              <w:rPr>
                <w:rFonts w:ascii="Helvetica" w:hAnsi="Helvetica" w:cs="Arial"/>
                <w:color w:val="000000" w:themeColor="text1"/>
              </w:rPr>
              <w:t xml:space="preserve">: </w:t>
            </w:r>
            <w:r w:rsidRPr="00B03549">
              <w:rPr>
                <w:rFonts w:ascii="Helvetica" w:hAnsi="Helvetica"/>
              </w:rPr>
              <w:t>CCTGAAGGTTCCATCCCAGGGAC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3DBC3D3" w14:textId="4970E77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C3248A5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9530</w:t>
            </w:r>
          </w:p>
          <w:p w14:paraId="20F42F46" w14:textId="23310FA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614A25" w:rsidRPr="00B03549" w14:paraId="493F02E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DF12EDC" w14:textId="777777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3</w:t>
            </w:r>
          </w:p>
          <w:p w14:paraId="6CBEF912" w14:textId="689F7A46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AATTAACCCTCACTAAAGG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566250B" w14:textId="524BA7A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AA7FA6C" w14:textId="32FA2B7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/A</w:t>
            </w:r>
          </w:p>
        </w:tc>
      </w:tr>
      <w:tr w:rsidR="00614A25" w:rsidRPr="00B03549" w14:paraId="1499821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36D9E7C" w14:textId="131B1DCD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p97 forward primer for construction of pRF001: </w:t>
            </w:r>
          </w:p>
          <w:p w14:paraId="2B6464BA" w14:textId="7F65E73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ATGGCTTCTGGAGCCGATTCAAAAGG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578F6EE" w14:textId="58B4A16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CA5ED9D" w14:textId="1529CD5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08</w:t>
            </w:r>
          </w:p>
        </w:tc>
      </w:tr>
      <w:tr w:rsidR="00614A25" w:rsidRPr="00B03549" w14:paraId="58D7ED3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928FFA0" w14:textId="10F53339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p97 reverse primer for construction of pRF001: </w:t>
            </w:r>
          </w:p>
          <w:p w14:paraId="34528CE6" w14:textId="24E37218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tgcggccgcttattaGCCATACAGGTCATCATCATTGTCTTC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DF42F6A" w14:textId="50A96CEA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BCBE9DE" w14:textId="7EDD7A3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09</w:t>
            </w:r>
          </w:p>
        </w:tc>
      </w:tr>
      <w:tr w:rsidR="00614A25" w:rsidRPr="00B03549" w14:paraId="3C0D453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29E0AE4" w14:textId="65643BC9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 xml:space="preserve">p97 (K251A) mutagenesis primer for construction of pRF071: </w:t>
            </w: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TGGAACAGGAgcGACCCTGATTGCTCGAGC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414AA09" w14:textId="79E3083F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DEED128" w14:textId="77777777" w:rsidR="00614A25" w:rsidRPr="00B03549" w:rsidRDefault="00614A25" w:rsidP="00614A25">
            <w:pPr>
              <w:rPr>
                <w:rFonts w:ascii="Helvetica" w:hAnsi="Helvetica" w:cs="Arial"/>
              </w:rPr>
            </w:pPr>
            <w:r w:rsidRPr="00B03549">
              <w:rPr>
                <w:rFonts w:ascii="Helvetica" w:hAnsi="Helvetica" w:cs="Arial"/>
              </w:rPr>
              <w:t>9196</w:t>
            </w:r>
          </w:p>
          <w:p w14:paraId="07CC19FA" w14:textId="51567C6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</w:p>
        </w:tc>
      </w:tr>
      <w:tr w:rsidR="00614A25" w:rsidRPr="00B03549" w14:paraId="789F1DB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8E701D5" w14:textId="6002FA8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p97 (K251A) mutagenesis primer for construction of pRF071:</w:t>
            </w:r>
          </w:p>
          <w:p w14:paraId="36BF05E6" w14:textId="013E364E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AATCAGGGTCgcTCCTGTTCCAGGAGGTCC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9520F79" w14:textId="405F9D8B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C287F0E" w14:textId="7DE1B1EE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197</w:t>
            </w:r>
          </w:p>
        </w:tc>
      </w:tr>
      <w:tr w:rsidR="00614A25" w:rsidRPr="00B03549" w14:paraId="3FB24C8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60BE259" w14:textId="353C6BC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 xml:space="preserve">p97 (E305Q) mutagenesis primer for construction of pRF072: </w:t>
            </w: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CCTGGCTGTGGGgcAACTTTGTTGGCCAAA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0F71C2A" w14:textId="61AF3F7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E12BC5F" w14:textId="7777777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9198</w:t>
            </w:r>
          </w:p>
          <w:p w14:paraId="03005B11" w14:textId="69FEC68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</w:p>
        </w:tc>
      </w:tr>
      <w:tr w:rsidR="00614A25" w:rsidRPr="00B03549" w14:paraId="49417C8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2515ADF" w14:textId="7777777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p97 (E305Q) mutagenesis primer for construction of pRF072:</w:t>
            </w:r>
          </w:p>
          <w:p w14:paraId="33C52424" w14:textId="2F92EB1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CAACAAAGTTgcCCCACAGCCAGGAGGT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D08467B" w14:textId="35893B24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0CA7658" w14:textId="7777777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9199</w:t>
            </w:r>
          </w:p>
          <w:p w14:paraId="3184A883" w14:textId="7617F978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</w:p>
        </w:tc>
      </w:tr>
      <w:tr w:rsidR="00614A25" w:rsidRPr="00B03549" w14:paraId="4FF08FAA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CF45F76" w14:textId="7E9F34D2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 xml:space="preserve">p97 (K524A) mutagenesis primer for construction of pRF073: </w:t>
            </w:r>
          </w:p>
          <w:p w14:paraId="31B36146" w14:textId="65FEEDE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CTTCATTGATcAGCTAGATGCCATCGCTC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9A78415" w14:textId="0A4BBE8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A8308AC" w14:textId="56470AD4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00</w:t>
            </w:r>
          </w:p>
        </w:tc>
      </w:tr>
      <w:tr w:rsidR="00614A25" w:rsidRPr="00B03549" w14:paraId="533D2BC1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550CFB9" w14:textId="76436EE1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p97 (K524A) mutagenesis primer for construction of pRF073:</w:t>
            </w:r>
          </w:p>
          <w:p w14:paraId="2FFF719F" w14:textId="183DDE1A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CATCTAGCTgATCAATGAAGATGATGGCA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5B6BAAC" w14:textId="3ECAAF3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E24577C" w14:textId="1E473610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01</w:t>
            </w:r>
          </w:p>
        </w:tc>
      </w:tr>
      <w:tr w:rsidR="00614A25" w:rsidRPr="00B03549" w14:paraId="6082CA2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4061C9E" w14:textId="2C1542F9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 xml:space="preserve">p97 (E578Q) mutagenesis primer for construction of pRF074: </w:t>
            </w:r>
          </w:p>
          <w:p w14:paraId="515208C0" w14:textId="798480A8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ATTCTTTGATcAGCTGGATTCGATTGCCAA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3269D05" w14:textId="5F331CA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B62988B" w14:textId="75D98440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02</w:t>
            </w:r>
          </w:p>
        </w:tc>
      </w:tr>
      <w:tr w:rsidR="00614A25" w:rsidRPr="00B03549" w14:paraId="5BBBA15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3055D71" w14:textId="7777777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p97 (E578Q) mutagenesis primer for construction of pRF074:</w:t>
            </w:r>
          </w:p>
          <w:p w14:paraId="5F62A22A" w14:textId="43579BEB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TCCAGCTgATCAAAGAATAGCACACA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5F415CC" w14:textId="4199A9D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331A752" w14:textId="7777777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9203</w:t>
            </w:r>
          </w:p>
          <w:p w14:paraId="5FF52C91" w14:textId="4FDE6E1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</w:p>
        </w:tc>
      </w:tr>
      <w:tr w:rsidR="00614A25" w:rsidRPr="00B03549" w14:paraId="0F3C5DB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0228E1B" w14:textId="79847FA1" w:rsidR="00614A25" w:rsidRPr="00B03549" w:rsidRDefault="00614A25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U</w:t>
            </w:r>
            <w:r w:rsidR="004308D8" w:rsidRPr="004308D8">
              <w:rPr>
                <w:rFonts w:ascii="Helvetica" w:hAnsi="Helvetica"/>
                <w:i/>
                <w:iCs/>
              </w:rPr>
              <w:t>fd</w:t>
            </w:r>
            <w:r w:rsidRPr="004308D8">
              <w:rPr>
                <w:rFonts w:ascii="Helvetica" w:hAnsi="Helvetica"/>
                <w:i/>
                <w:iCs/>
              </w:rPr>
              <w:t>1</w:t>
            </w:r>
            <w:r w:rsidRPr="00B03549">
              <w:rPr>
                <w:rFonts w:ascii="Helvetica" w:hAnsi="Helvetica"/>
              </w:rPr>
              <w:t xml:space="preserve"> forward primer for construction of pRF003: </w:t>
            </w:r>
          </w:p>
          <w:p w14:paraId="60488152" w14:textId="38B27AC0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ATGTTCTCTTTCAACATGTTCGACCA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8961C6D" w14:textId="72CE398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1CD622F" w14:textId="1F9387CE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12</w:t>
            </w:r>
          </w:p>
        </w:tc>
      </w:tr>
      <w:tr w:rsidR="00614A25" w:rsidRPr="00B03549" w14:paraId="5FB8999A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9FFD978" w14:textId="6BF12D0F" w:rsidR="00614A25" w:rsidRPr="00B03549" w:rsidRDefault="00614A25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U</w:t>
            </w:r>
            <w:r w:rsidR="004308D8" w:rsidRPr="004308D8">
              <w:rPr>
                <w:rFonts w:ascii="Helvetica" w:hAnsi="Helvetica"/>
                <w:i/>
                <w:iCs/>
              </w:rPr>
              <w:t>fd</w:t>
            </w:r>
            <w:r w:rsidRPr="004308D8">
              <w:rPr>
                <w:rFonts w:ascii="Helvetica" w:hAnsi="Helvetica"/>
                <w:i/>
                <w:iCs/>
              </w:rPr>
              <w:t>1</w:t>
            </w:r>
            <w:r w:rsidRPr="00B03549">
              <w:rPr>
                <w:rFonts w:ascii="Helvetica" w:hAnsi="Helvetica"/>
              </w:rPr>
              <w:t xml:space="preserve"> reverse primer for construction of pRF003: </w:t>
            </w:r>
          </w:p>
          <w:p w14:paraId="33844B61" w14:textId="6746DAD6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tgcggccgcttattaGGGCTTTCTTCCCTTTTTACGCAATGA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54C9509" w14:textId="31A76644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5FE8171" w14:textId="2975303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13</w:t>
            </w:r>
          </w:p>
        </w:tc>
      </w:tr>
      <w:tr w:rsidR="00614A25" w:rsidRPr="00B03549" w14:paraId="75DD9A05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AA7C384" w14:textId="492018C1" w:rsidR="00614A25" w:rsidRPr="00B03549" w:rsidRDefault="00614A25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N</w:t>
            </w:r>
            <w:r w:rsidR="004308D8" w:rsidRPr="004308D8">
              <w:rPr>
                <w:rFonts w:ascii="Helvetica" w:hAnsi="Helvetica"/>
                <w:i/>
                <w:iCs/>
              </w:rPr>
              <w:t>pl</w:t>
            </w:r>
            <w:r w:rsidRPr="004308D8">
              <w:rPr>
                <w:rFonts w:ascii="Helvetica" w:hAnsi="Helvetica"/>
                <w:i/>
                <w:iCs/>
              </w:rPr>
              <w:t>4</w:t>
            </w:r>
            <w:r w:rsidRPr="00B03549">
              <w:rPr>
                <w:rFonts w:ascii="Helvetica" w:hAnsi="Helvetica"/>
              </w:rPr>
              <w:t xml:space="preserve"> forward primer for construction of pRF004: </w:t>
            </w:r>
          </w:p>
          <w:p w14:paraId="5DA7576D" w14:textId="610459C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cccatatgATGGCCGAGAGCATCATAATTCGTG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7D1C856" w14:textId="101B048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5FF7FFB" w14:textId="64640C09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18</w:t>
            </w:r>
          </w:p>
        </w:tc>
      </w:tr>
      <w:tr w:rsidR="00614A25" w:rsidRPr="00B03549" w14:paraId="421739F2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4A21425" w14:textId="22143C39" w:rsidR="00614A25" w:rsidRPr="00B03549" w:rsidRDefault="00614A25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lastRenderedPageBreak/>
              <w:t>N</w:t>
            </w:r>
            <w:r w:rsidR="004308D8" w:rsidRPr="004308D8">
              <w:rPr>
                <w:rFonts w:ascii="Helvetica" w:hAnsi="Helvetica"/>
                <w:i/>
                <w:iCs/>
              </w:rPr>
              <w:t>pl</w:t>
            </w:r>
            <w:r w:rsidRPr="004308D8">
              <w:rPr>
                <w:rFonts w:ascii="Helvetica" w:hAnsi="Helvetica"/>
                <w:i/>
                <w:iCs/>
              </w:rPr>
              <w:t>4</w:t>
            </w:r>
            <w:r w:rsidRPr="00B03549">
              <w:rPr>
                <w:rFonts w:ascii="Helvetica" w:hAnsi="Helvetica"/>
              </w:rPr>
              <w:t xml:space="preserve"> reverse primer for construction of pRF004: </w:t>
            </w:r>
          </w:p>
          <w:p w14:paraId="3DEE4A72" w14:textId="18EB9FFE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ccctcgagCTAGGTCCTGGGGAGGCTGCACATC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9AADC30" w14:textId="2D7353F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ACE2968" w14:textId="005C140D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19</w:t>
            </w:r>
          </w:p>
        </w:tc>
      </w:tr>
      <w:tr w:rsidR="00614A25" w:rsidRPr="00B03549" w14:paraId="4BF120B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8BBFD20" w14:textId="7BC2562D" w:rsidR="00614A25" w:rsidRPr="00B03549" w:rsidRDefault="004308D8" w:rsidP="00614A25">
            <w:pPr>
              <w:rPr>
                <w:rFonts w:ascii="Helvetica" w:hAnsi="Helvetica" w:cs="Arial"/>
              </w:rPr>
            </w:pPr>
            <w:r w:rsidRPr="004308D8">
              <w:rPr>
                <w:rFonts w:ascii="Helvetica" w:hAnsi="Helvetica"/>
                <w:i/>
                <w:iCs/>
              </w:rPr>
              <w:t>Npl4</w:t>
            </w:r>
            <w:r w:rsidR="00614A25" w:rsidRPr="00B03549">
              <w:rPr>
                <w:rFonts w:ascii="Helvetica" w:hAnsi="Helvetica" w:cs="Arial"/>
              </w:rPr>
              <w:t xml:space="preserve"> </w:t>
            </w:r>
            <w:r w:rsidR="00614A25" w:rsidRPr="00B03549">
              <w:rPr>
                <w:rFonts w:ascii="Helvetica" w:hAnsi="Helvetica"/>
              </w:rPr>
              <w:t xml:space="preserve">forward primer for construction of </w:t>
            </w:r>
            <w:r w:rsidR="00614A25" w:rsidRPr="00B03549">
              <w:rPr>
                <w:rFonts w:ascii="Helvetica" w:hAnsi="Helvetica" w:cs="Arial"/>
              </w:rPr>
              <w:t xml:space="preserve">pRF016: </w:t>
            </w:r>
          </w:p>
          <w:p w14:paraId="0C20DE26" w14:textId="6EEA85D8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ccccATGGCCGAGAGCATCATAATTCG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3F70596" w14:textId="2B53B1F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69E24A9" w14:textId="7923FC30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</w:rPr>
              <w:t>8529</w:t>
            </w:r>
          </w:p>
        </w:tc>
      </w:tr>
      <w:tr w:rsidR="00614A25" w:rsidRPr="00B03549" w14:paraId="7E4F2BE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89D277A" w14:textId="2DACA985" w:rsidR="00614A25" w:rsidRPr="00B03549" w:rsidRDefault="004308D8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Npl4</w:t>
            </w:r>
            <w:r w:rsidR="00614A25" w:rsidRPr="00B03549">
              <w:rPr>
                <w:rFonts w:ascii="Helvetica" w:hAnsi="Helvetica"/>
              </w:rPr>
              <w:t xml:space="preserve"> reverse primer for construction of pRF016: </w:t>
            </w:r>
          </w:p>
          <w:p w14:paraId="704B5A58" w14:textId="30002AEB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ccgaattcCTAGGTCCTGGGGAGGCTGCACATC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5D5C4F4" w14:textId="41EC5F08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4F1762B" w14:textId="55A54959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195</w:t>
            </w:r>
          </w:p>
        </w:tc>
      </w:tr>
      <w:tr w:rsidR="00614A25" w:rsidRPr="00B03549" w14:paraId="1CF0A76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864ED40" w14:textId="54DFC888" w:rsidR="00614A25" w:rsidRPr="00FA037C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FA037C">
              <w:rPr>
                <w:rFonts w:ascii="Helvetica" w:hAnsi="Helvetica"/>
                <w:color w:val="000000" w:themeColor="text1"/>
              </w:rPr>
              <w:t>NPL4</w:t>
            </w:r>
            <w:r w:rsidRPr="00FA037C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-∆NZF</w:t>
            </w:r>
            <w:r w:rsidRPr="00FA037C">
              <w:rPr>
                <w:rFonts w:ascii="Helvetica" w:hAnsi="Helvetica"/>
                <w:color w:val="000000" w:themeColor="text1"/>
              </w:rPr>
              <w:t xml:space="preserve"> forward primer for construction of pRF150: </w:t>
            </w:r>
          </w:p>
          <w:p w14:paraId="629060F8" w14:textId="6AA1D113" w:rsidR="00614A25" w:rsidRPr="00FA037C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FA037C">
              <w:rPr>
                <w:rFonts w:ascii="Helvetica" w:eastAsia="MS Mincho" w:hAnsi="Helvetica" w:cs="Courier"/>
                <w:color w:val="000000" w:themeColor="text1"/>
                <w:lang w:eastAsia="en-US"/>
              </w:rPr>
              <w:t>tttaagaaggagatataccATGGCCGAGAGCA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7E4E355" w14:textId="27C67CFA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2F21A89" w14:textId="3D9F085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9772</w:t>
            </w:r>
          </w:p>
        </w:tc>
      </w:tr>
      <w:tr w:rsidR="00614A25" w:rsidRPr="00B03549" w14:paraId="12B9A8CD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CBEF06C" w14:textId="668382B9" w:rsidR="00614A25" w:rsidRPr="00FA037C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FA037C">
              <w:rPr>
                <w:rFonts w:ascii="Helvetica" w:hAnsi="Helvetica"/>
                <w:color w:val="000000" w:themeColor="text1"/>
              </w:rPr>
              <w:t>NPL4</w:t>
            </w:r>
            <w:r w:rsidRPr="00FA037C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-∆NZF</w:t>
            </w:r>
            <w:r w:rsidRPr="00FA037C">
              <w:rPr>
                <w:rFonts w:ascii="Helvetica" w:hAnsi="Helvetica"/>
                <w:color w:val="000000" w:themeColor="text1"/>
              </w:rPr>
              <w:t xml:space="preserve"> reverse primer for construction of pRF150: </w:t>
            </w:r>
          </w:p>
          <w:p w14:paraId="0D93CC92" w14:textId="7A0A967A" w:rsidR="00614A25" w:rsidRPr="00FA037C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FA037C">
              <w:rPr>
                <w:rFonts w:ascii="Helvetica" w:eastAsia="MS Mincho" w:hAnsi="Helvetica" w:cs="Courier"/>
                <w:color w:val="000000" w:themeColor="text1"/>
                <w:lang w:eastAsia="en-US"/>
              </w:rPr>
              <w:t>tggtggtggtggtgctcgagttaGGCCGTGTGTGTGGAG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A1BB30F" w14:textId="79E4A3E9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3B1453B" w14:textId="47E865B6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9773</w:t>
            </w:r>
          </w:p>
        </w:tc>
      </w:tr>
      <w:tr w:rsidR="00614A25" w:rsidRPr="00B03549" w14:paraId="64EFE4A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DA5F5C0" w14:textId="59879448" w:rsidR="00614A25" w:rsidRPr="00FA037C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FA037C">
              <w:rPr>
                <w:rFonts w:ascii="Helvetica" w:hAnsi="Helvetica"/>
                <w:color w:val="000000" w:themeColor="text1"/>
              </w:rPr>
              <w:t>NPL4-AAE (</w:t>
            </w:r>
            <w:r w:rsidRPr="00FA037C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L238A, W241A, R242E</w:t>
            </w:r>
            <w:r w:rsidRPr="00FA037C">
              <w:rPr>
                <w:rFonts w:ascii="Helvetica" w:hAnsi="Helvetica"/>
                <w:color w:val="000000" w:themeColor="text1"/>
              </w:rPr>
              <w:t xml:space="preserve">) </w:t>
            </w:r>
            <w:r w:rsidRPr="00FA037C">
              <w:rPr>
                <w:rFonts w:ascii="Helvetica" w:hAnsi="Helvetica" w:cs="Arial"/>
                <w:color w:val="000000" w:themeColor="text1"/>
              </w:rPr>
              <w:t>mutagenesis primer for construction of pRF135:</w:t>
            </w:r>
          </w:p>
          <w:p w14:paraId="554AEA42" w14:textId="7F14DE88" w:rsidR="00614A25" w:rsidRPr="00FA037C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FA037C">
              <w:rPr>
                <w:rFonts w:ascii="Helvetica" w:eastAsia="MS Mincho" w:hAnsi="Helvetica" w:cs="Courier"/>
                <w:color w:val="000000" w:themeColor="text1"/>
                <w:lang w:eastAsia="en-US"/>
              </w:rPr>
              <w:t>GCTTTgcTGACTTCgcGgaAAAGACAGGGAACCAG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609C583" w14:textId="2AA6A51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618632F" w14:textId="69E57DF5" w:rsidR="00614A25" w:rsidRPr="00B03549" w:rsidRDefault="00614A25" w:rsidP="00614A2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688</w:t>
            </w:r>
          </w:p>
          <w:p w14:paraId="2FEAFCC5" w14:textId="7777777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</w:p>
        </w:tc>
      </w:tr>
      <w:tr w:rsidR="00614A25" w:rsidRPr="00B03549" w14:paraId="298340B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B5147EE" w14:textId="77777777" w:rsidR="00614A25" w:rsidRPr="00FA037C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FA037C">
              <w:rPr>
                <w:rFonts w:ascii="Helvetica" w:hAnsi="Helvetica"/>
                <w:color w:val="000000" w:themeColor="text1"/>
              </w:rPr>
              <w:t>NPL4-AAE (</w:t>
            </w:r>
            <w:r w:rsidRPr="00FA037C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L238A, W241A, R242E</w:t>
            </w:r>
            <w:r w:rsidRPr="00FA037C">
              <w:rPr>
                <w:rFonts w:ascii="Helvetica" w:hAnsi="Helvetica"/>
                <w:color w:val="000000" w:themeColor="text1"/>
              </w:rPr>
              <w:t xml:space="preserve">) </w:t>
            </w:r>
            <w:r w:rsidRPr="00FA037C">
              <w:rPr>
                <w:rFonts w:ascii="Helvetica" w:hAnsi="Helvetica" w:cs="Arial"/>
                <w:color w:val="000000" w:themeColor="text1"/>
              </w:rPr>
              <w:t>mutagenesis primer for construction of pRF135:</w:t>
            </w:r>
          </w:p>
          <w:p w14:paraId="7F5575C8" w14:textId="7BD7B15E" w:rsidR="00614A25" w:rsidRPr="00FA037C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FA037C">
              <w:rPr>
                <w:rFonts w:ascii="Helvetica" w:eastAsia="MS Mincho" w:hAnsi="Helvetica" w:cs="Courier"/>
                <w:color w:val="000000" w:themeColor="text1"/>
                <w:lang w:eastAsia="en-US"/>
              </w:rPr>
              <w:t>GTCTTTtcCgcGAAGTCAgcAAAGCGGTCAGCGAC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C9467E1" w14:textId="2077078C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16943D4" w14:textId="6CE6474A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9</w:t>
            </w:r>
            <w:r>
              <w:rPr>
                <w:rFonts w:ascii="Arial" w:hAnsi="Arial" w:cs="Arial"/>
              </w:rPr>
              <w:t>689</w:t>
            </w:r>
          </w:p>
          <w:p w14:paraId="3461DDB5" w14:textId="7777777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</w:p>
        </w:tc>
      </w:tr>
      <w:tr w:rsidR="00614A25" w:rsidRPr="00B03549" w14:paraId="3AA58B88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4CDDAAA" w14:textId="412AE6DF" w:rsidR="00614A25" w:rsidRPr="00B03549" w:rsidRDefault="00614A25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F</w:t>
            </w:r>
            <w:r w:rsidR="004308D8" w:rsidRPr="004308D8">
              <w:rPr>
                <w:rFonts w:ascii="Helvetica" w:hAnsi="Helvetica"/>
                <w:i/>
                <w:iCs/>
              </w:rPr>
              <w:t>af</w:t>
            </w:r>
            <w:r w:rsidRPr="004308D8">
              <w:rPr>
                <w:rFonts w:ascii="Helvetica" w:hAnsi="Helvetica"/>
                <w:i/>
                <w:iCs/>
              </w:rPr>
              <w:t>1</w:t>
            </w:r>
            <w:r w:rsidRPr="00B03549">
              <w:rPr>
                <w:rFonts w:ascii="Helvetica" w:hAnsi="Helvetica"/>
              </w:rPr>
              <w:t xml:space="preserve"> forward primer for construction of pRF002: </w:t>
            </w:r>
          </w:p>
          <w:p w14:paraId="5B65CF1A" w14:textId="084A76EA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ATGGCGTCCAACATGGACCGGGAGA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BC6EF5C" w14:textId="1937546F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9D9913C" w14:textId="34D8832A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04</w:t>
            </w:r>
          </w:p>
        </w:tc>
      </w:tr>
      <w:tr w:rsidR="00614A25" w:rsidRPr="00B03549" w14:paraId="0B360A4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04325C9" w14:textId="65CC75F3" w:rsidR="00614A25" w:rsidRPr="00B03549" w:rsidRDefault="004308D8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Faf1</w:t>
            </w:r>
            <w:r w:rsidR="00614A25" w:rsidRPr="00B03549">
              <w:rPr>
                <w:rFonts w:ascii="Helvetica" w:hAnsi="Helvetica"/>
              </w:rPr>
              <w:t xml:space="preserve"> reverse primer for construction of pRF002, pRF049, pRF051: </w:t>
            </w:r>
          </w:p>
          <w:p w14:paraId="5A5F767B" w14:textId="4B0D5F1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tgcggccgcttattaCTCTTTTGCTTCAAGGAAAAGGGTTTCT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B5145EC" w14:textId="6A0C865A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7F41E2B" w14:textId="67E75C1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7905</w:t>
            </w:r>
          </w:p>
        </w:tc>
      </w:tr>
      <w:tr w:rsidR="00614A25" w:rsidRPr="00B03549" w14:paraId="469F5F4D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9C7E85B" w14:textId="1BD27E93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FAF1-</w:t>
            </w:r>
            <w:r w:rsidRPr="00B03549">
              <w:rPr>
                <w:rFonts w:ascii="Helvetica" w:hAnsi="Helvetica"/>
              </w:rPr>
              <w:t>∆UBX</w:t>
            </w:r>
            <w:r w:rsidRPr="00B03549">
              <w:rPr>
                <w:rFonts w:ascii="Arial" w:hAnsi="Arial" w:cs="Arial"/>
              </w:rPr>
              <w:t xml:space="preserve"> mutagenesis primer for construction of pRF043: </w:t>
            </w:r>
          </w:p>
          <w:p w14:paraId="04A12C0E" w14:textId="0529E56C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ccgcTTAAGCATTTTCTTCCTTTGGCTCA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623B72E" w14:textId="12FA57E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3372BFE" w14:textId="7D6668CD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029</w:t>
            </w:r>
          </w:p>
        </w:tc>
      </w:tr>
      <w:tr w:rsidR="00614A25" w:rsidRPr="00B03549" w14:paraId="3CBC99A2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1F428A6" w14:textId="2CF51315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FAF1-</w:t>
            </w:r>
            <w:r w:rsidRPr="00B03549">
              <w:rPr>
                <w:rFonts w:ascii="Helvetica" w:hAnsi="Helvetica"/>
              </w:rPr>
              <w:t>∆UBX</w:t>
            </w:r>
            <w:r w:rsidRPr="00B03549">
              <w:rPr>
                <w:rFonts w:ascii="Arial" w:hAnsi="Arial" w:cs="Arial"/>
              </w:rPr>
              <w:t xml:space="preserve"> mutagenesis primer for construction of pRF043:</w:t>
            </w:r>
          </w:p>
          <w:p w14:paraId="3A48DE01" w14:textId="2EC8370E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AAAATGCTTAAgcggccgcacatcacca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87999EB" w14:textId="3BCB951B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C127FC7" w14:textId="39F3634F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030</w:t>
            </w:r>
          </w:p>
        </w:tc>
      </w:tr>
      <w:tr w:rsidR="00614A25" w:rsidRPr="00B03549" w14:paraId="13078AF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4597700" w14:textId="10208916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 xml:space="preserve">FAF1-UBX </w:t>
            </w:r>
            <w:r w:rsidRPr="00B03549">
              <w:rPr>
                <w:rFonts w:ascii="Helvetica" w:hAnsi="Helvetica"/>
              </w:rPr>
              <w:t>forward primer for construction of pRF047</w:t>
            </w:r>
            <w:r w:rsidRPr="00B03549">
              <w:rPr>
                <w:rFonts w:ascii="Arial" w:hAnsi="Arial" w:cs="Arial"/>
              </w:rPr>
              <w:t xml:space="preserve">: </w:t>
            </w:r>
          </w:p>
          <w:p w14:paraId="13777D25" w14:textId="17370CD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GAGCCTGTGAGCAAACTGC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A08A837" w14:textId="62716261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92A3386" w14:textId="198A8C69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043</w:t>
            </w:r>
          </w:p>
        </w:tc>
      </w:tr>
      <w:tr w:rsidR="00614A25" w:rsidRPr="00B03549" w14:paraId="723CBD12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72970B6" w14:textId="5DC2290A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 xml:space="preserve">FAF1-UBX </w:t>
            </w:r>
            <w:r w:rsidRPr="00B03549">
              <w:rPr>
                <w:rFonts w:ascii="Helvetica" w:hAnsi="Helvetica"/>
              </w:rPr>
              <w:t>forward primer for construction of pRF049</w:t>
            </w:r>
            <w:r w:rsidRPr="00B03549">
              <w:rPr>
                <w:rFonts w:ascii="Arial" w:hAnsi="Arial" w:cs="Arial"/>
              </w:rPr>
              <w:t xml:space="preserve">: </w:t>
            </w:r>
          </w:p>
          <w:p w14:paraId="50928EAE" w14:textId="3BD5F54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TCTTCACCTGCACAGACCC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17890C4" w14:textId="2101B2CA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95663BB" w14:textId="70C310F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126</w:t>
            </w:r>
          </w:p>
        </w:tc>
      </w:tr>
      <w:tr w:rsidR="00614A25" w:rsidRPr="00B03549" w14:paraId="21D40C6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1523417" w14:textId="14541023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FAF1-</w:t>
            </w:r>
            <w:r w:rsidRPr="00B03549">
              <w:rPr>
                <w:rFonts w:ascii="Helvetica" w:hAnsi="Helvetica"/>
              </w:rPr>
              <w:t>∆480</w:t>
            </w:r>
            <w:r w:rsidRPr="00B03549">
              <w:rPr>
                <w:rFonts w:ascii="Arial" w:hAnsi="Arial" w:cs="Arial"/>
              </w:rPr>
              <w:t xml:space="preserve"> </w:t>
            </w:r>
            <w:r w:rsidRPr="00B03549">
              <w:rPr>
                <w:rFonts w:ascii="Helvetica" w:hAnsi="Helvetica"/>
              </w:rPr>
              <w:t>forward primer for construction of pRF051</w:t>
            </w:r>
            <w:r w:rsidRPr="00B03549">
              <w:rPr>
                <w:rFonts w:ascii="Arial" w:hAnsi="Arial" w:cs="Arial"/>
              </w:rPr>
              <w:t xml:space="preserve">: </w:t>
            </w:r>
          </w:p>
          <w:p w14:paraId="7C845ECF" w14:textId="79A53B3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Arial" w:hAnsi="Arial" w:cs="Arial"/>
              </w:rPr>
              <w:t>gaacagattggtggcATGGCTGCAATGGAGATCT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D362C5F" w14:textId="0EDEDBE1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2513E69" w14:textId="16AB1E6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128</w:t>
            </w:r>
          </w:p>
        </w:tc>
      </w:tr>
      <w:tr w:rsidR="00614A25" w:rsidRPr="00B03549" w14:paraId="42A05E1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A6F1103" w14:textId="475E92CA" w:rsidR="00614A25" w:rsidRPr="00B03549" w:rsidRDefault="00614A25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F</w:t>
            </w:r>
            <w:r w:rsidR="004308D8" w:rsidRPr="004308D8">
              <w:rPr>
                <w:rFonts w:ascii="Helvetica" w:hAnsi="Helvetica"/>
                <w:i/>
                <w:iCs/>
              </w:rPr>
              <w:t>af</w:t>
            </w:r>
            <w:r w:rsidRPr="004308D8">
              <w:rPr>
                <w:rFonts w:ascii="Helvetica" w:hAnsi="Helvetica"/>
                <w:i/>
                <w:iCs/>
              </w:rPr>
              <w:t>2</w:t>
            </w:r>
            <w:r w:rsidRPr="00B03549">
              <w:rPr>
                <w:rFonts w:ascii="Helvetica" w:hAnsi="Helvetica"/>
              </w:rPr>
              <w:t xml:space="preserve"> forward primer for construction of pRF044: </w:t>
            </w:r>
          </w:p>
          <w:p w14:paraId="567769FE" w14:textId="41EC9E6B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ATGGCGGCGCCTGAGGA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E2A1448" w14:textId="150A6F7F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F58F448" w14:textId="345424ED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895</w:t>
            </w:r>
          </w:p>
        </w:tc>
      </w:tr>
      <w:tr w:rsidR="00614A25" w:rsidRPr="00B03549" w14:paraId="6D2D165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41BDBB5" w14:textId="62E4E6D1" w:rsidR="00614A25" w:rsidRPr="00B03549" w:rsidRDefault="004308D8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Faf2</w:t>
            </w:r>
            <w:r w:rsidR="00614A25" w:rsidRPr="00B03549">
              <w:rPr>
                <w:rFonts w:ascii="Helvetica" w:hAnsi="Helvetica"/>
              </w:rPr>
              <w:t xml:space="preserve"> reverse primer for construction of pRF044, pRF086, pRF087: </w:t>
            </w:r>
          </w:p>
          <w:p w14:paraId="6ADB20AF" w14:textId="1BC8957C" w:rsidR="00614A25" w:rsidRPr="00B03549" w:rsidRDefault="00614A25" w:rsidP="00614A25">
            <w:pPr>
              <w:rPr>
                <w:rFonts w:ascii="Arial" w:hAnsi="Arial" w:cs="Arial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tgcggccgcttattaTCATTCGTCAGTTAGGTCC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381BAC1" w14:textId="2BD7296A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2E66E94" w14:textId="3DB2C2FC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896</w:t>
            </w:r>
          </w:p>
        </w:tc>
      </w:tr>
      <w:tr w:rsidR="00614A25" w:rsidRPr="00B03549" w14:paraId="12A49E9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D9949DC" w14:textId="19E67612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FAF2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984C05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Arial" w:hAnsi="Arial" w:cs="Arial"/>
              </w:rPr>
              <w:t xml:space="preserve"> mutagenesis primer </w:t>
            </w:r>
            <w:r w:rsidRPr="00B03549">
              <w:rPr>
                <w:rFonts w:ascii="Helvetica" w:hAnsi="Helvetica"/>
              </w:rPr>
              <w:t xml:space="preserve">for construction of pRF044: </w:t>
            </w:r>
          </w:p>
          <w:p w14:paraId="4EF22700" w14:textId="1CB35005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TATAAAACGCCTTGGTTGAGGTCTTGAGAC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ACEFCD3" w14:textId="0B6D68D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1C5F715" w14:textId="2CFE9803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9033</w:t>
            </w:r>
          </w:p>
        </w:tc>
      </w:tr>
      <w:tr w:rsidR="00614A25" w:rsidRPr="00B03549" w14:paraId="067DA3C0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1DB4342" w14:textId="3DEB5E59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FAF2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984C05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Arial" w:hAnsi="Arial" w:cs="Arial"/>
              </w:rPr>
              <w:t xml:space="preserve"> mutagenesis primer </w:t>
            </w:r>
            <w:r w:rsidRPr="00B03549">
              <w:rPr>
                <w:rFonts w:ascii="Helvetica" w:hAnsi="Helvetica"/>
              </w:rPr>
              <w:t xml:space="preserve">for construction of pRF044: </w:t>
            </w:r>
          </w:p>
          <w:p w14:paraId="491DDD66" w14:textId="33B0173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CAACCAAGGCGTTTTATACGGCCTGACCCTC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9C37CFB" w14:textId="502F6E79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B9E6460" w14:textId="4B52721D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9034</w:t>
            </w:r>
          </w:p>
        </w:tc>
      </w:tr>
      <w:tr w:rsidR="00614A25" w:rsidRPr="00B03549" w14:paraId="59820C8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81BE59A" w14:textId="52B9A3F0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FAF2-</w:t>
            </w:r>
            <w:r w:rsidRPr="00B03549">
              <w:rPr>
                <w:rFonts w:ascii="Helvetica" w:hAnsi="Helvetica"/>
              </w:rPr>
              <w:t>∆137</w:t>
            </w:r>
            <w:r w:rsidRPr="00B03549">
              <w:rPr>
                <w:rFonts w:ascii="Arial" w:hAnsi="Arial" w:cs="Arial"/>
              </w:rPr>
              <w:t xml:space="preserve"> </w:t>
            </w:r>
            <w:r w:rsidRPr="00B03549">
              <w:rPr>
                <w:rFonts w:ascii="Helvetica" w:hAnsi="Helvetica"/>
              </w:rPr>
              <w:t>forward primer for construction of pRF086</w:t>
            </w:r>
            <w:r w:rsidRPr="00B03549">
              <w:rPr>
                <w:rFonts w:ascii="Arial" w:hAnsi="Arial" w:cs="Arial"/>
              </w:rPr>
              <w:t xml:space="preserve">: </w:t>
            </w:r>
          </w:p>
          <w:p w14:paraId="1821B493" w14:textId="3143FF17" w:rsidR="00614A25" w:rsidRPr="00B03549" w:rsidRDefault="00614A25" w:rsidP="00614A25">
            <w:pPr>
              <w:rPr>
                <w:rFonts w:ascii="Arial" w:hAnsi="Arial" w:cs="Arial"/>
              </w:rPr>
            </w:pPr>
            <w:proofErr w:type="spellStart"/>
            <w:r w:rsidRPr="00B03549">
              <w:rPr>
                <w:rFonts w:ascii="Arial" w:hAnsi="Arial" w:cs="Arial"/>
              </w:rPr>
              <w:t>gaacagattggtggc</w:t>
            </w:r>
            <w:r w:rsidRPr="00B03549">
              <w:rPr>
                <w:rFonts w:ascii="Helvetica" w:hAnsi="Helvetica"/>
                <w:color w:val="000000" w:themeColor="text1"/>
              </w:rPr>
              <w:t>TCATTTATGCACTCTTT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0192DF0" w14:textId="7DA925F0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104356A" w14:textId="5B6E891D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94</w:t>
            </w:r>
          </w:p>
        </w:tc>
      </w:tr>
      <w:tr w:rsidR="00614A25" w:rsidRPr="00B03549" w14:paraId="13A2C49D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DE7426F" w14:textId="4A95F770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FAF2-</w:t>
            </w:r>
            <w:r w:rsidRPr="00B03549">
              <w:rPr>
                <w:rFonts w:ascii="Helvetica" w:hAnsi="Helvetica"/>
              </w:rPr>
              <w:t>∆297</w:t>
            </w:r>
            <w:r w:rsidRPr="00B03549">
              <w:rPr>
                <w:rFonts w:ascii="Arial" w:hAnsi="Arial" w:cs="Arial"/>
              </w:rPr>
              <w:t xml:space="preserve"> </w:t>
            </w:r>
            <w:r w:rsidRPr="00B03549">
              <w:rPr>
                <w:rFonts w:ascii="Helvetica" w:hAnsi="Helvetica"/>
              </w:rPr>
              <w:t>forward primer for construction of pRF087</w:t>
            </w:r>
            <w:r w:rsidRPr="00B03549">
              <w:rPr>
                <w:rFonts w:ascii="Arial" w:hAnsi="Arial" w:cs="Arial"/>
              </w:rPr>
              <w:t xml:space="preserve">: </w:t>
            </w:r>
          </w:p>
          <w:p w14:paraId="1E874744" w14:textId="7BEC509F" w:rsidR="00614A25" w:rsidRPr="00B03549" w:rsidRDefault="00614A25" w:rsidP="00614A25">
            <w:pPr>
              <w:rPr>
                <w:rFonts w:ascii="Arial" w:hAnsi="Arial" w:cs="Arial"/>
              </w:rPr>
            </w:pPr>
            <w:proofErr w:type="spellStart"/>
            <w:r w:rsidRPr="00B03549">
              <w:rPr>
                <w:rFonts w:ascii="Arial" w:hAnsi="Arial" w:cs="Arial"/>
              </w:rPr>
              <w:t>gaacagattggtggc</w:t>
            </w:r>
            <w:r w:rsidRPr="00B03549">
              <w:rPr>
                <w:rFonts w:ascii="Helvetica" w:hAnsi="Helvetica"/>
                <w:color w:val="000000" w:themeColor="text1"/>
              </w:rPr>
              <w:t>TTTATCATGGATGCTAACCA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6C5C4AF" w14:textId="61431AB4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C174445" w14:textId="69D463AE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95</w:t>
            </w:r>
          </w:p>
        </w:tc>
      </w:tr>
      <w:tr w:rsidR="00614A25" w:rsidRPr="00B03549" w14:paraId="4F06326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8C37C55" w14:textId="13DFA4C1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lastRenderedPageBreak/>
              <w:t>FAF2-∆CC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AF729C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Helvetica" w:hAnsi="Helvetica"/>
              </w:rPr>
              <w:t xml:space="preserve"> </w:t>
            </w:r>
            <w:r w:rsidRPr="00B03549">
              <w:rPr>
                <w:rFonts w:ascii="Arial" w:hAnsi="Arial" w:cs="Arial"/>
              </w:rPr>
              <w:t xml:space="preserve">mutagenesis primer for construction of pRF088: </w:t>
            </w:r>
          </w:p>
          <w:p w14:paraId="7F3705FD" w14:textId="2E85AD49" w:rsidR="00614A25" w:rsidRPr="00B03549" w:rsidRDefault="00614A25" w:rsidP="00614A25">
            <w:pPr>
              <w:rPr>
                <w:rFonts w:ascii="Arial" w:hAnsi="Arial" w:cs="Arial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tcagggggGTAGGCCTCATCCTGCTGT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CEDA4B5" w14:textId="41F379ED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3D49FE0" w14:textId="6FEF787C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96</w:t>
            </w:r>
          </w:p>
        </w:tc>
      </w:tr>
      <w:tr w:rsidR="00614A25" w:rsidRPr="00B03549" w14:paraId="41B96BF8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F1B4211" w14:textId="0B6300B1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>FAF2-∆CC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D360E1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Arial" w:hAnsi="Arial" w:cs="Arial"/>
              </w:rPr>
              <w:t xml:space="preserve"> mutagenesis primer for construction of pRF088: </w:t>
            </w:r>
          </w:p>
          <w:p w14:paraId="718DBB43" w14:textId="13C26C88" w:rsidR="00614A25" w:rsidRPr="00B03549" w:rsidRDefault="00614A25" w:rsidP="00614A25">
            <w:pPr>
              <w:rPr>
                <w:rFonts w:ascii="Arial" w:hAnsi="Arial" w:cs="Arial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aggcctacCCCCCTGAACCTTCCCC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555EA68" w14:textId="013FF7C2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C0E755E" w14:textId="50DFD7F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97</w:t>
            </w:r>
          </w:p>
        </w:tc>
      </w:tr>
      <w:tr w:rsidR="00614A25" w:rsidRPr="00B03549" w14:paraId="15EC8EE5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6283E94" w14:textId="60A0E44A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>FAF2-∆UBX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0A14D1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Helvetica" w:hAnsi="Helvetica"/>
              </w:rPr>
              <w:t xml:space="preserve"> </w:t>
            </w:r>
            <w:r w:rsidRPr="00B03549">
              <w:rPr>
                <w:rFonts w:ascii="Arial" w:hAnsi="Arial" w:cs="Arial"/>
              </w:rPr>
              <w:t>mutagenesis primer for construction of pRF089:</w:t>
            </w:r>
          </w:p>
          <w:p w14:paraId="3C9A6A65" w14:textId="30F59613" w:rsidR="00614A25" w:rsidRPr="00B03549" w:rsidRDefault="00614A25" w:rsidP="00614A25">
            <w:pPr>
              <w:rPr>
                <w:rFonts w:ascii="Arial" w:hAnsi="Arial" w:cs="Arial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tcagttagATCAGGGGAAGGTTCAG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AF067C1" w14:textId="6AE5E83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3C92065" w14:textId="4D2AC1E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98</w:t>
            </w:r>
          </w:p>
        </w:tc>
      </w:tr>
      <w:tr w:rsidR="00614A25" w:rsidRPr="00B03549" w14:paraId="4107D80A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ED207BA" w14:textId="524B34F9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>FAF2-∆UBX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234EE9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Arial" w:hAnsi="Arial" w:cs="Arial"/>
              </w:rPr>
              <w:t xml:space="preserve"> mutagenesis primer for construction of pRF089: </w:t>
            </w:r>
          </w:p>
          <w:p w14:paraId="23531508" w14:textId="6A7F44A2" w:rsidR="00614A25" w:rsidRPr="00B03549" w:rsidRDefault="00614A25" w:rsidP="00614A25">
            <w:pPr>
              <w:rPr>
                <w:rFonts w:ascii="Arial" w:hAnsi="Arial" w:cs="Arial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cccctgatCTAACTGACGAATGAtaataa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55A8C07" w14:textId="4B6D05FD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DBAC441" w14:textId="427476C6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299</w:t>
            </w:r>
          </w:p>
        </w:tc>
      </w:tr>
      <w:tr w:rsidR="00614A25" w:rsidRPr="00B03549" w14:paraId="5494D275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1A1470A" w14:textId="54CCE7DF" w:rsidR="00614A25" w:rsidRPr="00B03549" w:rsidRDefault="00614A25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U</w:t>
            </w:r>
            <w:r w:rsidR="004308D8" w:rsidRPr="004308D8">
              <w:rPr>
                <w:rFonts w:ascii="Helvetica" w:hAnsi="Helvetica"/>
                <w:i/>
                <w:iCs/>
              </w:rPr>
              <w:t>bxn</w:t>
            </w:r>
            <w:r w:rsidRPr="004308D8">
              <w:rPr>
                <w:rFonts w:ascii="Helvetica" w:hAnsi="Helvetica"/>
                <w:i/>
                <w:iCs/>
              </w:rPr>
              <w:t>1</w:t>
            </w:r>
            <w:r w:rsidRPr="00B03549">
              <w:rPr>
                <w:rFonts w:ascii="Helvetica" w:hAnsi="Helvetica"/>
              </w:rPr>
              <w:t xml:space="preserve"> forward primer for construction of pRF031: </w:t>
            </w:r>
          </w:p>
          <w:p w14:paraId="2098AE94" w14:textId="432F17BC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ATGGCGGAGCTGACGGC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C6E3417" w14:textId="3C4A337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AD12568" w14:textId="1CC95BD5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901</w:t>
            </w:r>
          </w:p>
        </w:tc>
      </w:tr>
      <w:tr w:rsidR="00614A25" w:rsidRPr="00B03549" w14:paraId="7ED9096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43A9714" w14:textId="4F89EEBF" w:rsidR="00614A25" w:rsidRPr="00B03549" w:rsidRDefault="004308D8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Ubxn1</w:t>
            </w:r>
            <w:r w:rsidR="00614A25" w:rsidRPr="00B03549">
              <w:rPr>
                <w:rFonts w:ascii="Helvetica" w:hAnsi="Helvetica"/>
              </w:rPr>
              <w:t xml:space="preserve"> reverse primer for construction of pRF031: </w:t>
            </w:r>
          </w:p>
          <w:p w14:paraId="36F16A46" w14:textId="26C29C6E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tgcggccgcttattaTCAGCTGGGACATTTCTT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686DE83" w14:textId="4BE62FA0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F1334AF" w14:textId="61F6D95F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902</w:t>
            </w:r>
          </w:p>
        </w:tc>
      </w:tr>
      <w:tr w:rsidR="00614A25" w:rsidRPr="00B03549" w14:paraId="7247B43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F965E13" w14:textId="1F99CFA0" w:rsidR="00614A25" w:rsidRPr="00B03549" w:rsidRDefault="004308D8" w:rsidP="00614A25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Ubxn7</w:t>
            </w:r>
            <w:r w:rsidR="00614A25" w:rsidRPr="00B03549">
              <w:rPr>
                <w:rFonts w:ascii="Helvetica" w:hAnsi="Helvetica"/>
              </w:rPr>
              <w:t xml:space="preserve"> forward primer for construction of pRF017: </w:t>
            </w:r>
          </w:p>
          <w:p w14:paraId="0B28E0C1" w14:textId="56A3D4EB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ATGGCTGCCCACGGGGGCTCCGCGGCG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A43123F" w14:textId="4738E7A1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A1FD553" w14:textId="0EF6AE27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530</w:t>
            </w:r>
          </w:p>
        </w:tc>
      </w:tr>
      <w:tr w:rsidR="00614A25" w:rsidRPr="00B03549" w14:paraId="4BCA5895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F814AEC" w14:textId="2BA9A4E0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UBXN7 reverse primer for construction of pRF017, pRF052: </w:t>
            </w:r>
          </w:p>
          <w:p w14:paraId="0EF0FE58" w14:textId="5E2423E9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tgcggccgcttattaTTAATTTCTTTCCTGTACAAAGACAG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E5A3FEC" w14:textId="4CB03D34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7532549" w14:textId="3C42CA64" w:rsidR="00614A25" w:rsidRPr="00B03549" w:rsidRDefault="00614A25" w:rsidP="00614A25">
            <w:pPr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8531</w:t>
            </w:r>
          </w:p>
        </w:tc>
      </w:tr>
      <w:tr w:rsidR="00614A25" w:rsidRPr="00B03549" w14:paraId="10E27EE5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8AF8CEA" w14:textId="653DC76B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UBXN7-∆148 forward primer for construction of pRF052: </w:t>
            </w:r>
          </w:p>
          <w:p w14:paraId="5044BE4F" w14:textId="01BDDADB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gaacagattggtggcATGCATAAAGGCAGCTTT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845CF7C" w14:textId="6C0112C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935D2BE" w14:textId="48A2221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9136</w:t>
            </w:r>
          </w:p>
        </w:tc>
      </w:tr>
      <w:tr w:rsidR="00614A25" w:rsidRPr="00B03549" w14:paraId="35F6CD0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930A939" w14:textId="37AFD1C1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UBXN7-∆UBA </w:t>
            </w:r>
            <w:r w:rsidRPr="00B03549">
              <w:rPr>
                <w:rFonts w:ascii="Arial" w:hAnsi="Arial" w:cs="Arial"/>
              </w:rPr>
              <w:t xml:space="preserve">mutagenesis primer for construction of pRF116: </w:t>
            </w:r>
          </w:p>
          <w:p w14:paraId="7D42C686" w14:textId="7AD8A401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CTTCAGCGATGCCACCAATCTGTTCTCTGT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5C6EF08" w14:textId="227DECA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BCCAC32" w14:textId="45B7F677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467</w:t>
            </w:r>
          </w:p>
        </w:tc>
      </w:tr>
      <w:tr w:rsidR="00614A25" w:rsidRPr="00B03549" w14:paraId="3851F1BD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B8140E7" w14:textId="080343B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UBXN7-∆UBA </w:t>
            </w:r>
            <w:r w:rsidRPr="00B03549">
              <w:rPr>
                <w:rFonts w:ascii="Arial" w:hAnsi="Arial" w:cs="Arial"/>
              </w:rPr>
              <w:t xml:space="preserve">mutagenesis primer for construction of pRF116: </w:t>
            </w:r>
          </w:p>
          <w:p w14:paraId="42D7AFFD" w14:textId="68A3C252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GATTGGTGGCATCGCTGAAGAGCCCAGTACCA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7876043" w14:textId="7D9060C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F84E4FF" w14:textId="1346A992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468</w:t>
            </w:r>
          </w:p>
        </w:tc>
      </w:tr>
      <w:tr w:rsidR="00614A25" w:rsidRPr="00B03549" w14:paraId="576A0EA3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8347A44" w14:textId="6F7B85C8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UBXN7-∆UIM </w:t>
            </w:r>
            <w:r w:rsidRPr="00B03549">
              <w:rPr>
                <w:rFonts w:ascii="Arial" w:hAnsi="Arial" w:cs="Arial"/>
              </w:rPr>
              <w:t xml:space="preserve">mutagenesis primer for construction of pRF117: </w:t>
            </w:r>
          </w:p>
          <w:p w14:paraId="2E558D33" w14:textId="50435B6B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GTCTGTGTTGATGCATCTATAAGGCTCTCT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316A7A2" w14:textId="629FA0A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729BDFB" w14:textId="2E1524F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469</w:t>
            </w:r>
          </w:p>
        </w:tc>
      </w:tr>
      <w:tr w:rsidR="00614A25" w:rsidRPr="00B03549" w14:paraId="3799F678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F97BF80" w14:textId="216CFB42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>UBXN7-∆UIM</w:t>
            </w:r>
            <w:r w:rsidRPr="00B03549">
              <w:rPr>
                <w:rFonts w:ascii="Arial" w:hAnsi="Arial" w:cs="Arial"/>
              </w:rPr>
              <w:t xml:space="preserve"> mutagenesis primer for construction of pRF117: </w:t>
            </w:r>
          </w:p>
          <w:p w14:paraId="34805323" w14:textId="5B9A87F6" w:rsidR="00614A25" w:rsidRPr="00B03549" w:rsidRDefault="00614A25" w:rsidP="00614A25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TTATAGATGCATCAACACAGACAAAACAGG</w:t>
            </w: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A023298" w14:textId="194D116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15BBE23" w14:textId="41D29C7D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470</w:t>
            </w:r>
          </w:p>
        </w:tc>
      </w:tr>
      <w:tr w:rsidR="00614A25" w:rsidRPr="00B03549" w14:paraId="5F3C3C74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647EEBE" w14:textId="5C479AC1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UBXN7-∆UBX </w:t>
            </w:r>
            <w:r w:rsidRPr="00B03549">
              <w:rPr>
                <w:rFonts w:ascii="Arial" w:hAnsi="Arial" w:cs="Arial"/>
              </w:rPr>
              <w:t xml:space="preserve">mutagenesis primer for construction of pRF118: </w:t>
            </w:r>
          </w:p>
          <w:p w14:paraId="6D99FE37" w14:textId="209EDD2C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cggccgcTTATGGTCCATTTACATCTA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7BA7C17" w14:textId="173883C4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8375EC9" w14:textId="0276229A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471</w:t>
            </w:r>
          </w:p>
        </w:tc>
      </w:tr>
      <w:tr w:rsidR="00614A25" w:rsidRPr="00B03549" w14:paraId="0D15AD2C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0565F81" w14:textId="3469DCC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UBXN7-∆UBX </w:t>
            </w:r>
            <w:r w:rsidRPr="00B03549">
              <w:rPr>
                <w:rFonts w:ascii="Arial" w:hAnsi="Arial" w:cs="Arial"/>
              </w:rPr>
              <w:t>mutagenesis primer for construction of pRF118:</w:t>
            </w:r>
          </w:p>
          <w:p w14:paraId="48107FBA" w14:textId="2C9A9C6D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  <w:color w:val="000000" w:themeColor="text1"/>
              </w:rPr>
              <w:t>TAAATGGACCATAAgcggccgcacatca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C00CCC0" w14:textId="53AA7E41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5BBB4D9" w14:textId="7E3B7CD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472</w:t>
            </w:r>
          </w:p>
        </w:tc>
      </w:tr>
      <w:tr w:rsidR="00614A25" w:rsidRPr="00B03549" w14:paraId="7167809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ECF76F5" w14:textId="773DEEA9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UBXN-3-∆435 </w:t>
            </w:r>
            <w:r w:rsidRPr="00B03549">
              <w:rPr>
                <w:rFonts w:ascii="Arial" w:hAnsi="Arial" w:cs="Arial"/>
              </w:rPr>
              <w:t xml:space="preserve">forward primer for construction of pRF056: </w:t>
            </w:r>
          </w:p>
          <w:p w14:paraId="6FD14A2A" w14:textId="28137716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</w:rPr>
              <w:t>gaacagattggtggcTTGAGCGGTGTCTCGGAGTA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B172C09" w14:textId="73586C4F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3013BFF" w14:textId="085EE688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140</w:t>
            </w:r>
          </w:p>
        </w:tc>
      </w:tr>
      <w:tr w:rsidR="00614A25" w:rsidRPr="00B03549" w14:paraId="08392D4C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F979921" w14:textId="2842B8D7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>UBXN-3 reverse</w:t>
            </w:r>
            <w:r w:rsidRPr="00B03549">
              <w:rPr>
                <w:rFonts w:ascii="Arial" w:hAnsi="Arial" w:cs="Arial"/>
              </w:rPr>
              <w:t xml:space="preserve"> primer for construction of pRF056, pRF057: </w:t>
            </w:r>
          </w:p>
          <w:p w14:paraId="0715C150" w14:textId="65DA4B05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</w:rPr>
              <w:t>gtgcggccgcttattaGATTTCCTCGACAAAAATCTGCTCCCT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8A5D507" w14:textId="0FE8B926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CEA6BDF" w14:textId="4FB88CF3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7907</w:t>
            </w:r>
          </w:p>
        </w:tc>
      </w:tr>
      <w:tr w:rsidR="00614A25" w:rsidRPr="00B03549" w14:paraId="1F2EA48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0D42C4F" w14:textId="75CA6EEC" w:rsidR="00614A25" w:rsidRPr="00B03549" w:rsidRDefault="00614A25" w:rsidP="00614A25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UBXN-3-∆527 </w:t>
            </w:r>
            <w:r w:rsidRPr="00B03549">
              <w:rPr>
                <w:rFonts w:ascii="Arial" w:hAnsi="Arial" w:cs="Arial"/>
              </w:rPr>
              <w:t xml:space="preserve">forward primer for construction of pRF057: </w:t>
            </w:r>
          </w:p>
          <w:p w14:paraId="2AF33B8E" w14:textId="06B4A0B4" w:rsidR="00614A25" w:rsidRPr="00B03549" w:rsidRDefault="00614A25" w:rsidP="00614A25">
            <w:pPr>
              <w:rPr>
                <w:rFonts w:ascii="Helvetica" w:hAnsi="Helvetica"/>
              </w:rPr>
            </w:pPr>
            <w:proofErr w:type="spellStart"/>
            <w:r w:rsidRPr="00B03549">
              <w:rPr>
                <w:rFonts w:ascii="Helvetica" w:hAnsi="Helvetica"/>
              </w:rPr>
              <w:t>gaacagattggtggcGCTGAGATTATCAATGTCAA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040785F" w14:textId="5A928C80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456C0C8" w14:textId="17D3BEBB" w:rsidR="00614A25" w:rsidRPr="00B03549" w:rsidRDefault="00614A25" w:rsidP="00614A25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9141</w:t>
            </w:r>
          </w:p>
        </w:tc>
      </w:tr>
      <w:tr w:rsidR="00581BB0" w:rsidRPr="00B03549" w14:paraId="6A88BE1E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C995C06" w14:textId="5EFD6E4A" w:rsidR="00581BB0" w:rsidRPr="00F25A60" w:rsidRDefault="00581BB0" w:rsidP="00581BB0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lastRenderedPageBreak/>
              <w:t>F</w:t>
            </w:r>
            <w:r w:rsidR="004308D8" w:rsidRPr="004308D8">
              <w:rPr>
                <w:rFonts w:ascii="Helvetica" w:hAnsi="Helvetica"/>
                <w:i/>
                <w:iCs/>
              </w:rPr>
              <w:t>af</w:t>
            </w:r>
            <w:r w:rsidRPr="004308D8">
              <w:rPr>
                <w:rFonts w:ascii="Helvetica" w:hAnsi="Helvetica"/>
                <w:i/>
                <w:iCs/>
              </w:rPr>
              <w:t>1</w:t>
            </w:r>
            <w:r w:rsidRPr="00F25A60">
              <w:rPr>
                <w:rFonts w:ascii="Helvetica" w:hAnsi="Helvetica"/>
              </w:rPr>
              <w:t xml:space="preserve"> forward primer for construction of pRF138, 139, 142: </w:t>
            </w:r>
          </w:p>
          <w:p w14:paraId="062D054E" w14:textId="600697EB" w:rsidR="00581BB0" w:rsidRPr="00F25A60" w:rsidRDefault="00581BB0" w:rsidP="00581BB0">
            <w:pPr>
              <w:rPr>
                <w:rFonts w:ascii="Helvetica" w:hAnsi="Helvetica"/>
              </w:rPr>
            </w:pPr>
            <w:proofErr w:type="spellStart"/>
            <w:r w:rsidRPr="00F25A60">
              <w:rPr>
                <w:rFonts w:ascii="Helvetica" w:eastAsia="MS Mincho" w:hAnsi="Helvetica" w:cs="Courier"/>
                <w:color w:val="000000"/>
                <w:lang w:eastAsia="en-US"/>
              </w:rPr>
              <w:t>ctgcagtcgacggtaccaccATGGCGTCCAACATGGAC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8312887" w14:textId="3C1DCC1C" w:rsidR="00581BB0" w:rsidRPr="00F25A60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F25A60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0EC7671" w14:textId="191DA435" w:rsidR="00581BB0" w:rsidRPr="00F25A60" w:rsidRDefault="00581BB0" w:rsidP="00581BB0">
            <w:pPr>
              <w:rPr>
                <w:rFonts w:ascii="Helvetica" w:hAnsi="Helvetica" w:cs="Arial"/>
              </w:rPr>
            </w:pPr>
            <w:r w:rsidRPr="00F25A60">
              <w:rPr>
                <w:rFonts w:ascii="Helvetica" w:hAnsi="Helvetica" w:cs="Arial"/>
              </w:rPr>
              <w:t>9690</w:t>
            </w:r>
          </w:p>
        </w:tc>
      </w:tr>
      <w:tr w:rsidR="00581BB0" w:rsidRPr="00B03549" w14:paraId="46367638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40FFA1B" w14:textId="6254FC54" w:rsidR="00581BB0" w:rsidRPr="00F25A60" w:rsidRDefault="004308D8" w:rsidP="00581BB0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Faf1</w:t>
            </w:r>
            <w:r w:rsidR="00581BB0" w:rsidRPr="00F25A60">
              <w:rPr>
                <w:rFonts w:ascii="Helvetica" w:hAnsi="Helvetica"/>
              </w:rPr>
              <w:t xml:space="preserve"> reverse primer for construction of pRF138, 142: </w:t>
            </w:r>
          </w:p>
          <w:p w14:paraId="6BDF2209" w14:textId="44A1161A" w:rsidR="00581BB0" w:rsidRPr="00F25A60" w:rsidRDefault="00581BB0" w:rsidP="00581BB0">
            <w:pPr>
              <w:rPr>
                <w:rFonts w:ascii="Helvetica" w:hAnsi="Helvetica"/>
              </w:rPr>
            </w:pPr>
            <w:proofErr w:type="spellStart"/>
            <w:r w:rsidRPr="00F25A60">
              <w:rPr>
                <w:rFonts w:ascii="Helvetica" w:eastAsia="MS Mincho" w:hAnsi="Helvetica" w:cs="Courier"/>
                <w:color w:val="000000"/>
                <w:lang w:eastAsia="en-US"/>
              </w:rPr>
              <w:t>ggcagagggaaaaagatctTTACTCTTTTGCTTCAAGG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A29B485" w14:textId="5E2C3220" w:rsidR="00581BB0" w:rsidRPr="00F25A60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F25A60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CFF38E4" w14:textId="5E8994AC" w:rsidR="00581BB0" w:rsidRPr="00F25A60" w:rsidRDefault="00581BB0" w:rsidP="00581BB0">
            <w:pPr>
              <w:rPr>
                <w:rFonts w:ascii="Helvetica" w:hAnsi="Helvetica" w:cs="Arial"/>
              </w:rPr>
            </w:pPr>
            <w:r w:rsidRPr="00F25A60">
              <w:rPr>
                <w:rFonts w:ascii="Helvetica" w:hAnsi="Helvetica" w:cs="Arial"/>
              </w:rPr>
              <w:t>9691</w:t>
            </w:r>
          </w:p>
        </w:tc>
      </w:tr>
      <w:tr w:rsidR="00581BB0" w:rsidRPr="00B03549" w14:paraId="5A93A9C9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D1E3F1D" w14:textId="31B5359C" w:rsidR="00581BB0" w:rsidRPr="00F25A60" w:rsidRDefault="004308D8" w:rsidP="00581BB0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Faf1</w:t>
            </w:r>
            <w:r w:rsidR="00581BB0" w:rsidRPr="00F25A60">
              <w:rPr>
                <w:rFonts w:ascii="Helvetica" w:hAnsi="Helvetica"/>
              </w:rPr>
              <w:t xml:space="preserve"> reverse primer for construction of pRF139: </w:t>
            </w:r>
          </w:p>
          <w:p w14:paraId="60381E39" w14:textId="2B2EF2F5" w:rsidR="00581BB0" w:rsidRPr="00F25A60" w:rsidRDefault="00581BB0" w:rsidP="00581BB0">
            <w:pPr>
              <w:rPr>
                <w:rFonts w:ascii="Helvetica" w:hAnsi="Helvetica"/>
              </w:rPr>
            </w:pPr>
            <w:proofErr w:type="spellStart"/>
            <w:r w:rsidRPr="00F25A60">
              <w:rPr>
                <w:rFonts w:ascii="Helvetica" w:eastAsia="MS Mincho" w:hAnsi="Helvetica" w:cs="Courier"/>
                <w:color w:val="000000"/>
                <w:lang w:eastAsia="en-US"/>
              </w:rPr>
              <w:t>ggcagagggaaaaagatctAGCATTTTCTTCCTTTGGC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3EC5376" w14:textId="608BDB4D" w:rsidR="00581BB0" w:rsidRPr="00F25A60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F25A60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C4ABF23" w14:textId="618D64D0" w:rsidR="00581BB0" w:rsidRPr="00F25A60" w:rsidRDefault="00581BB0" w:rsidP="00581BB0">
            <w:pPr>
              <w:rPr>
                <w:rFonts w:ascii="Helvetica" w:hAnsi="Helvetica" w:cs="Arial"/>
              </w:rPr>
            </w:pPr>
            <w:r w:rsidRPr="00F25A60">
              <w:rPr>
                <w:rFonts w:ascii="Helvetica" w:hAnsi="Helvetica" w:cs="Arial"/>
              </w:rPr>
              <w:t>9692</w:t>
            </w:r>
          </w:p>
        </w:tc>
      </w:tr>
      <w:tr w:rsidR="00581BB0" w:rsidRPr="00B03549" w14:paraId="7D69E426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D82F476" w14:textId="0C890D43" w:rsidR="00581BB0" w:rsidRPr="00F25A60" w:rsidRDefault="00581BB0" w:rsidP="00581BB0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U</w:t>
            </w:r>
            <w:r w:rsidR="004308D8" w:rsidRPr="004308D8">
              <w:rPr>
                <w:rFonts w:ascii="Helvetica" w:hAnsi="Helvetica"/>
                <w:i/>
                <w:iCs/>
              </w:rPr>
              <w:t>bxn</w:t>
            </w:r>
            <w:r w:rsidRPr="004308D8">
              <w:rPr>
                <w:rFonts w:ascii="Helvetica" w:hAnsi="Helvetica"/>
                <w:i/>
                <w:iCs/>
              </w:rPr>
              <w:t>7</w:t>
            </w:r>
            <w:r w:rsidRPr="00F25A60">
              <w:rPr>
                <w:rFonts w:ascii="Helvetica" w:hAnsi="Helvetica"/>
              </w:rPr>
              <w:t xml:space="preserve"> forward primer for construction of pRF140: </w:t>
            </w:r>
          </w:p>
          <w:p w14:paraId="63AAC128" w14:textId="1EEB0B38" w:rsidR="00581BB0" w:rsidRPr="00F25A60" w:rsidRDefault="00581BB0" w:rsidP="00581BB0">
            <w:pPr>
              <w:rPr>
                <w:rFonts w:ascii="Helvetica" w:hAnsi="Helvetica"/>
              </w:rPr>
            </w:pPr>
            <w:proofErr w:type="spellStart"/>
            <w:r w:rsidRPr="00F25A60">
              <w:rPr>
                <w:rFonts w:ascii="Helvetica" w:eastAsia="MS Mincho" w:hAnsi="Helvetica" w:cs="Courier"/>
                <w:color w:val="000000"/>
                <w:lang w:eastAsia="en-US"/>
              </w:rPr>
              <w:t>ctgcagtcgacggtaccaccATGGCTGCCCACGGGGGC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8C1172A" w14:textId="70690577" w:rsidR="00581BB0" w:rsidRPr="00F25A60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F25A60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12A274DC" w14:textId="7BA53FAE" w:rsidR="00581BB0" w:rsidRPr="00F25A60" w:rsidRDefault="00581BB0" w:rsidP="00581BB0">
            <w:pPr>
              <w:rPr>
                <w:rFonts w:ascii="Helvetica" w:hAnsi="Helvetica" w:cs="Arial"/>
              </w:rPr>
            </w:pPr>
            <w:r w:rsidRPr="00F25A60">
              <w:rPr>
                <w:rFonts w:ascii="Helvetica" w:hAnsi="Helvetica" w:cs="Arial"/>
              </w:rPr>
              <w:t>9693</w:t>
            </w:r>
          </w:p>
        </w:tc>
      </w:tr>
      <w:tr w:rsidR="00581BB0" w:rsidRPr="00B03549" w14:paraId="19640C40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08ACE46" w14:textId="4A1AF305" w:rsidR="00581BB0" w:rsidRPr="00F25A60" w:rsidRDefault="004308D8" w:rsidP="00581BB0">
            <w:pPr>
              <w:rPr>
                <w:rFonts w:ascii="Helvetica" w:hAnsi="Helvetica"/>
              </w:rPr>
            </w:pPr>
            <w:r w:rsidRPr="004308D8">
              <w:rPr>
                <w:rFonts w:ascii="Helvetica" w:hAnsi="Helvetica"/>
                <w:i/>
                <w:iCs/>
              </w:rPr>
              <w:t>Ubxn7</w:t>
            </w:r>
            <w:r w:rsidR="00581BB0" w:rsidRPr="00F25A60">
              <w:rPr>
                <w:rFonts w:ascii="Helvetica" w:hAnsi="Helvetica"/>
              </w:rPr>
              <w:t xml:space="preserve"> reverse primer for construction of pRF140: </w:t>
            </w:r>
          </w:p>
          <w:p w14:paraId="560596A8" w14:textId="08F6A9EA" w:rsidR="00581BB0" w:rsidRPr="00F25A60" w:rsidRDefault="00581BB0" w:rsidP="00581BB0">
            <w:pPr>
              <w:rPr>
                <w:rFonts w:ascii="Helvetica" w:hAnsi="Helvetica"/>
              </w:rPr>
            </w:pPr>
            <w:proofErr w:type="spellStart"/>
            <w:r w:rsidRPr="00F25A60">
              <w:rPr>
                <w:rFonts w:ascii="Helvetica" w:eastAsia="MS Mincho" w:hAnsi="Helvetica" w:cs="Courier"/>
                <w:color w:val="000000"/>
                <w:lang w:eastAsia="en-US"/>
              </w:rPr>
              <w:t>ggcagagggaaaaagatctTTAATTTCTTTCCTGTACAAAGACAGTCTC</w:t>
            </w:r>
            <w:proofErr w:type="spellEnd"/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F718C37" w14:textId="0803A709" w:rsidR="00581BB0" w:rsidRPr="00F25A60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F25A60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21CE403" w14:textId="38AB2B57" w:rsidR="00581BB0" w:rsidRPr="00F25A60" w:rsidRDefault="00581BB0" w:rsidP="00581BB0">
            <w:pPr>
              <w:rPr>
                <w:rFonts w:ascii="Helvetica" w:hAnsi="Helvetica" w:cs="Arial"/>
              </w:rPr>
            </w:pPr>
            <w:r w:rsidRPr="00F25A60">
              <w:rPr>
                <w:rFonts w:ascii="Helvetica" w:hAnsi="Helvetica" w:cs="Arial"/>
              </w:rPr>
              <w:t>9699</w:t>
            </w:r>
          </w:p>
        </w:tc>
      </w:tr>
      <w:tr w:rsidR="00581BB0" w:rsidRPr="00B03549" w14:paraId="1DA1A046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A4F173A" w14:textId="77777777" w:rsidR="00581BB0" w:rsidRPr="00B03549" w:rsidRDefault="00581BB0" w:rsidP="00581BB0">
            <w:pPr>
              <w:rPr>
                <w:rFonts w:ascii="Helvetica" w:hAnsi="Helvetica"/>
              </w:rPr>
            </w:pPr>
          </w:p>
        </w:tc>
        <w:tc>
          <w:tcPr>
            <w:tcW w:w="170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73AEB14" w14:textId="7777777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A594466" w14:textId="77777777" w:rsidR="00581BB0" w:rsidRPr="00B03549" w:rsidRDefault="00581BB0" w:rsidP="00581BB0">
            <w:pPr>
              <w:rPr>
                <w:rFonts w:ascii="Arial" w:hAnsi="Arial" w:cs="Arial"/>
              </w:rPr>
            </w:pPr>
          </w:p>
        </w:tc>
      </w:tr>
      <w:tr w:rsidR="00581BB0" w:rsidRPr="00B03549" w14:paraId="26F80847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AEE4120" w14:textId="448B6951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 w:cs="Arial"/>
                <w:b/>
                <w:color w:val="000000" w:themeColor="text1"/>
              </w:rPr>
              <w:t>Recombinant DNA (Plasmids)</w:t>
            </w:r>
          </w:p>
        </w:tc>
        <w:tc>
          <w:tcPr>
            <w:tcW w:w="1701" w:type="dxa"/>
          </w:tcPr>
          <w:p w14:paraId="11452505" w14:textId="335430E0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  <w:tc>
          <w:tcPr>
            <w:tcW w:w="212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4A9F3BB" w14:textId="3FE3E328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581BB0" w:rsidRPr="00B03549" w14:paraId="59098AE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1547282C" w14:textId="02C41E79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Yeast Ufd1 in K27SUMO [bacterial expression of yeast Ufd1 with 14His-Smt3 in pK27SUMO vector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5DCEBE2" w14:textId="38D1B12B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 xml:space="preserve">Stein et al., 2014, </w:t>
            </w:r>
            <w:r w:rsidRPr="00B03549">
              <w:rPr>
                <w:rFonts w:ascii="Arial" w:hAnsi="Arial" w:cs="Arial"/>
                <w:i/>
                <w:iCs/>
              </w:rPr>
              <w:t>Cell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67523D60" w14:textId="5F8694B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>N/A</w:t>
            </w:r>
          </w:p>
        </w:tc>
      </w:tr>
      <w:tr w:rsidR="00581BB0" w:rsidRPr="00B03549" w14:paraId="663E738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1D4FF912" w14:textId="3CCD2949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Yeast Npl4 in pET21b [bacterial expression of yeast Npl4 with pET21b vector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012E189" w14:textId="47685ED5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 xml:space="preserve">Stein et al., 2014, </w:t>
            </w:r>
            <w:r w:rsidRPr="00B03549">
              <w:rPr>
                <w:rFonts w:ascii="Arial" w:hAnsi="Arial" w:cs="Arial"/>
                <w:i/>
                <w:iCs/>
              </w:rPr>
              <w:t>Cell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0F630EE0" w14:textId="61BA8052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>N/A</w:t>
            </w:r>
          </w:p>
        </w:tc>
      </w:tr>
      <w:tr w:rsidR="00581BB0" w:rsidRPr="00B03549" w14:paraId="32B71D2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914D6DC" w14:textId="1F01B424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Yeast Cdc48 in K27SUMO [bacterial expression of yeast Cdc48 with 14His-Smt3 in pK27SUMO vector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F837FF3" w14:textId="062EA8E2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 xml:space="preserve">Stein et al., 2014, </w:t>
            </w:r>
            <w:r w:rsidRPr="00B03549">
              <w:rPr>
                <w:rFonts w:ascii="Arial" w:hAnsi="Arial" w:cs="Arial"/>
                <w:i/>
                <w:iCs/>
              </w:rPr>
              <w:t>Cell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2D078CD" w14:textId="0937D4B3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>N/A</w:t>
            </w:r>
          </w:p>
        </w:tc>
      </w:tr>
      <w:tr w:rsidR="00581BB0" w:rsidRPr="00B03549" w14:paraId="61DD4D5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20A6F17F" w14:textId="77E43B15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pTDK7 [bacterial expression of yeast Cdc34 with pET28c vector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3F8B5248" w14:textId="7B3B4D4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 xml:space="preserve">Deegan et al., 2020, </w:t>
            </w:r>
            <w:proofErr w:type="spellStart"/>
            <w:r w:rsidRPr="00B03549">
              <w:rPr>
                <w:rFonts w:ascii="Helvetica" w:hAnsi="Helvetica" w:cs="Arial"/>
                <w:i/>
                <w:iCs/>
                <w:color w:val="000000" w:themeColor="text1"/>
              </w:rPr>
              <w:t>eLife</w:t>
            </w:r>
            <w:proofErr w:type="spellEnd"/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EE06706" w14:textId="72ED829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>N/A</w:t>
            </w:r>
          </w:p>
        </w:tc>
      </w:tr>
      <w:tr w:rsidR="00581BB0" w:rsidRPr="00B03549" w14:paraId="7E536CA5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6766602" w14:textId="502B7082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ET15b 6His-TEV-UBC-3 [bacterial expression of 6HIS-TEV-UBC3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773424E7" w14:textId="12910E84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3BE4F887" w14:textId="77777777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DU62204</w:t>
            </w:r>
          </w:p>
          <w:p w14:paraId="2678AB61" w14:textId="3B3002B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581BB0" w:rsidRPr="00B03549" w14:paraId="722F8F6F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C93BF47" w14:textId="787152A0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ET15b 6His-TEV-LET-70 [bacterial expression of 6His-TEV-LET-70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B1DCF41" w14:textId="6690ED2E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1A49688" w14:textId="1CCA4AA7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>DU62217</w:t>
            </w:r>
          </w:p>
        </w:tc>
      </w:tr>
      <w:tr w:rsidR="00581BB0" w:rsidRPr="00B03549" w14:paraId="7C06C58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A462022" w14:textId="3B744221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YXC72 [bacterial expression of worm UBC-12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F4BB4E1" w14:textId="3DF697D6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66717BF" w14:textId="019B8BF4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>DU70362</w:t>
            </w:r>
          </w:p>
        </w:tc>
      </w:tr>
      <w:tr w:rsidR="00581BB0" w:rsidRPr="00B03549" w14:paraId="4322680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C67976D" w14:textId="178981B3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YXC73 [bacterial expression of worm DCN-1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7D28D589" w14:textId="02EC8E1D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294D7AA" w14:textId="3A6DC3B3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>DU70363</w:t>
            </w:r>
          </w:p>
        </w:tc>
      </w:tr>
      <w:tr w:rsidR="00581BB0" w:rsidRPr="00B03549" w14:paraId="0C59E57C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499D743B" w14:textId="43D9FB16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YXC74 [bacterial expression of worm NED-8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3880E289" w14:textId="5C194D6F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37F7936" w14:textId="1368EB57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>DU70364</w:t>
            </w:r>
          </w:p>
        </w:tc>
      </w:tr>
      <w:tr w:rsidR="00581BB0" w:rsidRPr="00B03549" w14:paraId="72EB0B8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5FA0866F" w14:textId="4DBBCA46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YXC53 [bacterial expression of worm MCM-10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C523973" w14:textId="47043120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6972C48C" w14:textId="1092D16B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DU70357</w:t>
            </w:r>
          </w:p>
        </w:tc>
      </w:tr>
      <w:tr w:rsidR="00581BB0" w:rsidRPr="00B03549" w14:paraId="1131AA8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5C5D1695" w14:textId="0E72F39A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RF005 [bacterial expression of worm CDC-48.1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7A3844B1" w14:textId="7A85597E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BB03016" w14:textId="42DED41D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DU70365</w:t>
            </w:r>
          </w:p>
        </w:tc>
      </w:tr>
      <w:tr w:rsidR="00581BB0" w:rsidRPr="00B03549" w14:paraId="00D0F3D7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C4AE4AA" w14:textId="2F77F8F1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RF008 [bacterial expression of worm NPL-4.1 in pET28c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30331278" w14:textId="3AF724C7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61A08B5A" w14:textId="77777777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DU70368</w:t>
            </w:r>
          </w:p>
          <w:p w14:paraId="32584EBA" w14:textId="6503E622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581BB0" w:rsidRPr="00B03549" w14:paraId="201D2D7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186F5BF2" w14:textId="4408020E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RF007 [bacterial expression of worm UFD-1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3271C46" w14:textId="692A7304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0E74563D" w14:textId="52E98F6E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DU70367</w:t>
            </w:r>
          </w:p>
        </w:tc>
      </w:tr>
      <w:tr w:rsidR="00581BB0" w:rsidRPr="00B03549" w14:paraId="1D89BE0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270173F" w14:textId="08BBEE45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RF006 [bacterial expression of worm UBXN-3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113888E2" w14:textId="2A443BFD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04D7BDFD" w14:textId="77777777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Arial" w:hAnsi="Arial" w:cs="Arial"/>
              </w:rPr>
              <w:t>DU70366</w:t>
            </w:r>
          </w:p>
          <w:p w14:paraId="40E7F408" w14:textId="29037622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</w:tr>
      <w:tr w:rsidR="00581BB0" w:rsidRPr="00B03549" w14:paraId="6304631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2E42AFB0" w14:textId="14B3ACEB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Arial" w:hAnsi="Arial" w:cs="Arial"/>
              </w:rPr>
              <w:t xml:space="preserve">pRF099 [bacterial expression of worm UBXN-3-∆UBX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4F5ABD0A" w14:textId="1823F324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Xia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EMBO J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67131B1F" w14:textId="0F482C1B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Arial" w:hAnsi="Arial" w:cs="Arial"/>
              </w:rPr>
              <w:t>DU70600</w:t>
            </w:r>
          </w:p>
        </w:tc>
      </w:tr>
      <w:tr w:rsidR="00581BB0" w:rsidRPr="00B03549" w14:paraId="5DE11C7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00437F1" w14:textId="6078AC87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pRF056 [bacterial expression of worm UBXN-3-∆435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CE2F04B" w14:textId="2553FD14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9293BA0" w14:textId="1D860FFF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34</w:t>
            </w:r>
          </w:p>
        </w:tc>
      </w:tr>
      <w:tr w:rsidR="00581BB0" w:rsidRPr="00B03549" w14:paraId="5B58A8D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2B75246E" w14:textId="2B4F3E4A" w:rsidR="00581BB0" w:rsidRPr="00B03549" w:rsidRDefault="00581BB0" w:rsidP="00581BB0">
            <w:pPr>
              <w:tabs>
                <w:tab w:val="left" w:pos="2026"/>
              </w:tabs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pRF057 [bacterial expression of worm UBXN-3-∆527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4803483B" w14:textId="021350D1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0F6E915" w14:textId="65006C13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35</w:t>
            </w:r>
          </w:p>
        </w:tc>
      </w:tr>
      <w:tr w:rsidR="00581BB0" w:rsidRPr="00B03549" w14:paraId="4914DF9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EB71C20" w14:textId="111E9FD1" w:rsidR="00581BB0" w:rsidRPr="00B03549" w:rsidRDefault="00581BB0" w:rsidP="00581BB0">
            <w:pPr>
              <w:tabs>
                <w:tab w:val="left" w:pos="2026"/>
              </w:tabs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pRF001 [bacterial expression of human p97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1BEAE53" w14:textId="2F8271E3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B32708F" w14:textId="559871DE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0</w:t>
            </w:r>
          </w:p>
        </w:tc>
      </w:tr>
      <w:tr w:rsidR="00581BB0" w:rsidRPr="00B03549" w14:paraId="4B4C7FB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64B3D341" w14:textId="191A5ABA" w:rsidR="00581BB0" w:rsidRPr="00B03549" w:rsidRDefault="00581BB0" w:rsidP="00581BB0">
            <w:pPr>
              <w:tabs>
                <w:tab w:val="left" w:pos="2026"/>
              </w:tabs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lastRenderedPageBreak/>
              <w:t xml:space="preserve">pRF071 [bacterial expression of human p97 (K251A)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1BC506F" w14:textId="4DF77815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0669AC7" w14:textId="43E2E0EF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1</w:t>
            </w:r>
          </w:p>
        </w:tc>
      </w:tr>
      <w:tr w:rsidR="00581BB0" w:rsidRPr="00B03549" w14:paraId="4BCDC43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7017EB0" w14:textId="1ECD65AA" w:rsidR="00581BB0" w:rsidRPr="00B03549" w:rsidRDefault="00581BB0" w:rsidP="00581BB0">
            <w:pPr>
              <w:tabs>
                <w:tab w:val="left" w:pos="2026"/>
              </w:tabs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72 [bacterial expression of human p97 (E305Q)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5F65E39A" w14:textId="54DE42C6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62D97797" w14:textId="1EB98FAD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2</w:t>
            </w:r>
          </w:p>
        </w:tc>
      </w:tr>
      <w:tr w:rsidR="00581BB0" w:rsidRPr="00B03549" w14:paraId="0CD5500A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5BF8EFF3" w14:textId="3D6935E0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73 [bacterial expression of human p97 (K524A)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781A30BD" w14:textId="4F6CB62F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FCCBF58" w14:textId="2BB5C0DF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3</w:t>
            </w:r>
          </w:p>
        </w:tc>
      </w:tr>
      <w:tr w:rsidR="00581BB0" w:rsidRPr="00B03549" w14:paraId="57848E5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15630AE6" w14:textId="6A192A64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 xml:space="preserve">pRF074 [bacterial expression of human p97 (E578Q)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13A5E6F5" w14:textId="4F616827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E9A10D4" w14:textId="58ABB8F1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4</w:t>
            </w:r>
          </w:p>
        </w:tc>
      </w:tr>
      <w:tr w:rsidR="00581BB0" w:rsidRPr="00B03549" w14:paraId="0680C847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70E89E2" w14:textId="5F5696F7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 xml:space="preserve">pRF003 [bacterial expression of human UFD1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3CC98BE" w14:textId="1729264C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B0C6B64" w14:textId="31383505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5</w:t>
            </w:r>
          </w:p>
        </w:tc>
      </w:tr>
      <w:tr w:rsidR="00581BB0" w:rsidRPr="00B03549" w14:paraId="2ADD1A7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F9BD824" w14:textId="607D5B68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04 [bacterial expression of human NPL4 with 6His in pET28c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18BFD232" w14:textId="64AD5BF8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1EF780C" w14:textId="4B7D4906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6</w:t>
            </w:r>
          </w:p>
        </w:tc>
      </w:tr>
      <w:tr w:rsidR="00581BB0" w:rsidRPr="00B03549" w14:paraId="0E05CD2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A60D5B1" w14:textId="6D81DCDD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16 [bacterial expression of human NPL4 in pET28c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FF2B41B" w14:textId="524E883A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0CF42A42" w14:textId="6B44DB18" w:rsidR="00581BB0" w:rsidRPr="00B03549" w:rsidRDefault="00581BB0" w:rsidP="00581BB0">
            <w:pPr>
              <w:rPr>
                <w:rFonts w:ascii="Arial" w:hAnsi="Arial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7</w:t>
            </w:r>
          </w:p>
        </w:tc>
      </w:tr>
      <w:tr w:rsidR="00581BB0" w:rsidRPr="00B03549" w14:paraId="61EA044A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61B92700" w14:textId="3D48DF13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pRF</w:t>
            </w:r>
            <w:r>
              <w:rPr>
                <w:rFonts w:ascii="Helvetica" w:hAnsi="Helvetica"/>
              </w:rPr>
              <w:t>150</w:t>
            </w:r>
            <w:r w:rsidRPr="00B03549">
              <w:rPr>
                <w:rFonts w:ascii="Helvetica" w:hAnsi="Helvetica"/>
              </w:rPr>
              <w:t xml:space="preserve"> [bacterial expression of human NPL4</w:t>
            </w:r>
            <w:r w:rsidRPr="006B3F4F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-∆NZF</w:t>
            </w:r>
            <w:r w:rsidRPr="006B3F4F">
              <w:rPr>
                <w:rFonts w:ascii="Helvetica" w:hAnsi="Helvetica"/>
                <w:color w:val="000000" w:themeColor="text1"/>
              </w:rPr>
              <w:t xml:space="preserve"> </w:t>
            </w:r>
            <w:r w:rsidRPr="00B03549">
              <w:rPr>
                <w:rFonts w:ascii="Helvetica" w:hAnsi="Helvetica"/>
              </w:rPr>
              <w:t xml:space="preserve">in pET28c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171A2343" w14:textId="3AAAAF09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60C78945" w14:textId="7D972066" w:rsidR="00581BB0" w:rsidRPr="006B3F4F" w:rsidRDefault="00581BB0" w:rsidP="00581BB0">
            <w:pPr>
              <w:rPr>
                <w:rFonts w:ascii="Helvetica" w:hAnsi="Helvetica" w:cs="Arial"/>
                <w:color w:val="FF0000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</w:t>
            </w:r>
            <w:r>
              <w:rPr>
                <w:rFonts w:ascii="Helvetica" w:hAnsi="Helvetica" w:cs="Arial"/>
                <w:color w:val="000000" w:themeColor="text1"/>
              </w:rPr>
              <w:t>51</w:t>
            </w:r>
            <w:r w:rsidRPr="00B03549">
              <w:rPr>
                <w:rFonts w:ascii="Helvetica" w:hAnsi="Helvetica" w:cs="Arial"/>
                <w:color w:val="000000" w:themeColor="text1"/>
              </w:rPr>
              <w:t>3</w:t>
            </w:r>
            <w:r>
              <w:rPr>
                <w:rFonts w:ascii="Helvetica" w:hAnsi="Helvetica" w:cs="Arial"/>
                <w:color w:val="000000" w:themeColor="text1"/>
              </w:rPr>
              <w:t>3</w:t>
            </w:r>
          </w:p>
        </w:tc>
      </w:tr>
      <w:tr w:rsidR="00581BB0" w:rsidRPr="00B03549" w14:paraId="7CC5A2A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1BE7EFF4" w14:textId="2C1925C4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>pRF</w:t>
            </w:r>
            <w:r>
              <w:rPr>
                <w:rFonts w:ascii="Helvetica" w:hAnsi="Helvetica"/>
              </w:rPr>
              <w:t>135</w:t>
            </w:r>
            <w:r w:rsidRPr="00B03549">
              <w:rPr>
                <w:rFonts w:ascii="Helvetica" w:hAnsi="Helvetica"/>
              </w:rPr>
              <w:t xml:space="preserve"> [bacterial expression of human NPL4</w:t>
            </w:r>
            <w:r>
              <w:rPr>
                <w:rFonts w:ascii="Helvetica" w:hAnsi="Helvetica"/>
              </w:rPr>
              <w:t>-AAE (</w:t>
            </w:r>
            <w:r w:rsidRPr="006B3F4F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L238A, W241A</w:t>
            </w:r>
            <w:r>
              <w:rPr>
                <w:rFonts w:ascii="Helvetica" w:hAnsi="Helvetica" w:cs="Arial"/>
                <w:color w:val="000000" w:themeColor="text1"/>
                <w:shd w:val="clear" w:color="auto" w:fill="FFFFFF"/>
              </w:rPr>
              <w:t>,</w:t>
            </w:r>
            <w:r w:rsidRPr="006B3F4F">
              <w:rPr>
                <w:rFonts w:ascii="Helvetica" w:hAnsi="Helvetica" w:cs="Arial"/>
                <w:color w:val="000000" w:themeColor="text1"/>
                <w:shd w:val="clear" w:color="auto" w:fill="FFFFFF"/>
              </w:rPr>
              <w:t xml:space="preserve"> R242E</w:t>
            </w:r>
            <w:r>
              <w:rPr>
                <w:rFonts w:ascii="Helvetica" w:hAnsi="Helvetica"/>
              </w:rPr>
              <w:t>)</w:t>
            </w:r>
            <w:r w:rsidRPr="00B03549">
              <w:rPr>
                <w:rFonts w:ascii="Helvetica" w:hAnsi="Helvetica"/>
              </w:rPr>
              <w:t xml:space="preserve"> in pET28c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BED2AD3" w14:textId="204239B2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490A98F" w14:textId="6FC52D2C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</w:t>
            </w:r>
            <w:r>
              <w:rPr>
                <w:rFonts w:ascii="Helvetica" w:hAnsi="Helvetica" w:cs="Arial"/>
                <w:color w:val="000000" w:themeColor="text1"/>
              </w:rPr>
              <w:t>51</w:t>
            </w:r>
            <w:r w:rsidRPr="00B03549">
              <w:rPr>
                <w:rFonts w:ascii="Helvetica" w:hAnsi="Helvetica" w:cs="Arial"/>
                <w:color w:val="000000" w:themeColor="text1"/>
              </w:rPr>
              <w:t>3</w:t>
            </w:r>
            <w:r>
              <w:rPr>
                <w:rFonts w:ascii="Helvetica" w:hAnsi="Helvetica" w:cs="Arial"/>
                <w:color w:val="000000" w:themeColor="text1"/>
              </w:rPr>
              <w:t>4</w:t>
            </w:r>
          </w:p>
        </w:tc>
      </w:tr>
      <w:tr w:rsidR="00581BB0" w:rsidRPr="00B03549" w14:paraId="655C5D9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0454F58" w14:textId="590250C4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02 [bacterial expression of human FAF1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E01D8AF" w14:textId="0A2B6996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7E272D7" w14:textId="73AADB55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8</w:t>
            </w:r>
          </w:p>
        </w:tc>
      </w:tr>
      <w:tr w:rsidR="00581BB0" w:rsidRPr="00B03549" w14:paraId="13A5C81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6195AC2" w14:textId="7C821F1A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43 [bacterial expression of human FAF1-∆UBX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5BB92EE" w14:textId="73A560EE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08006EC2" w14:textId="51344731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19</w:t>
            </w:r>
          </w:p>
        </w:tc>
      </w:tr>
      <w:tr w:rsidR="00581BB0" w:rsidRPr="00B03549" w14:paraId="3345C49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417F24E6" w14:textId="3D222052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47 [bacterial expression of human FAF1-UBX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45B772CE" w14:textId="34D79AE4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9BC2E37" w14:textId="5950771A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0</w:t>
            </w:r>
          </w:p>
        </w:tc>
      </w:tr>
      <w:tr w:rsidR="00581BB0" w:rsidRPr="00B03549" w14:paraId="2CE01AC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35EDC3D" w14:textId="44735D87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49 [bacterial expression of human FAF1-∆268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933C92E" w14:textId="5CABB96C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02B9CC52" w14:textId="170757AB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1</w:t>
            </w:r>
          </w:p>
        </w:tc>
      </w:tr>
      <w:tr w:rsidR="00581BB0" w:rsidRPr="00B03549" w14:paraId="176C4F3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412EEC71" w14:textId="5B12BF84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51 [bacterial expression of human FAF1-∆480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40317A66" w14:textId="08127699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531829B" w14:textId="41A98643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2</w:t>
            </w:r>
          </w:p>
        </w:tc>
      </w:tr>
      <w:tr w:rsidR="00581BB0" w:rsidRPr="00B03549" w14:paraId="141A61C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6801F2A6" w14:textId="546DF318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>pRF044 [bacterial expression of human FAF2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0F0DA5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Helvetica" w:hAnsi="Helvetica"/>
              </w:rPr>
              <w:t xml:space="preserve">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DC6BD9F" w14:textId="1833603B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3C654525" w14:textId="0EBF0B6E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3</w:t>
            </w:r>
          </w:p>
        </w:tc>
      </w:tr>
      <w:tr w:rsidR="00581BB0" w:rsidRPr="00B03549" w14:paraId="7FD5046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445F5460" w14:textId="570243D6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86 [bacterial expression of human FAF2-∆137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1834B94D" w14:textId="1E211B56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39B56AF5" w14:textId="6196493E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4</w:t>
            </w:r>
          </w:p>
        </w:tc>
      </w:tr>
      <w:tr w:rsidR="00581BB0" w:rsidRPr="00B03549" w14:paraId="3B16AFC3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2DE1A4B8" w14:textId="55F4A6CC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 xml:space="preserve">pRF087 [bacterial expression of human FAF2-∆297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4478E64F" w14:textId="77BF8C23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6D2838C4" w14:textId="66D53FD5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5</w:t>
            </w:r>
          </w:p>
        </w:tc>
      </w:tr>
      <w:tr w:rsidR="00581BB0" w:rsidRPr="00B03549" w14:paraId="503F99E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31C544C4" w14:textId="22FA7662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/>
              </w:rPr>
              <w:t>pRF088 [bacterial expression of human FAF2-∆CC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CB241B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Helvetica" w:hAnsi="Helvetica"/>
              </w:rPr>
              <w:t xml:space="preserve">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77EBE339" w14:textId="62D90154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F79019C" w14:textId="384A7E61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6</w:t>
            </w:r>
          </w:p>
        </w:tc>
      </w:tr>
      <w:tr w:rsidR="00581BB0" w:rsidRPr="00B03549" w14:paraId="77DDED9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20242F53" w14:textId="2A2D50A3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>pRF089 [bacterial expression of human FAF2-∆UBX</w:t>
            </w:r>
            <w:r w:rsidRPr="00B03549">
              <w:rPr>
                <w:rFonts w:ascii="Helvetica" w:hAnsi="Helvetica"/>
                <w:vertAlign w:val="superscript"/>
              </w:rPr>
              <w:t>∆</w:t>
            </w:r>
            <w:r w:rsidR="00CF278F">
              <w:rPr>
                <w:rFonts w:ascii="Helvetica" w:hAnsi="Helvetica"/>
                <w:vertAlign w:val="superscript"/>
              </w:rPr>
              <w:t>M</w:t>
            </w:r>
            <w:r w:rsidRPr="00B03549">
              <w:rPr>
                <w:rFonts w:ascii="Helvetica" w:hAnsi="Helvetica"/>
              </w:rPr>
              <w:t xml:space="preserve">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73856A0" w14:textId="6814FC91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375FF8F0" w14:textId="2FC3922B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7</w:t>
            </w:r>
          </w:p>
        </w:tc>
      </w:tr>
      <w:tr w:rsidR="00581BB0" w:rsidRPr="00B03549" w14:paraId="77AFEB31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143B19D1" w14:textId="6B752D41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 xml:space="preserve">pRF031 [bacterial expression of human UBXN1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3A5A15FB" w14:textId="45BEECCB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D0A1AB9" w14:textId="4637CA81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8</w:t>
            </w:r>
          </w:p>
        </w:tc>
      </w:tr>
      <w:tr w:rsidR="00581BB0" w:rsidRPr="00B03549" w14:paraId="7D7ECD95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0146D14" w14:textId="0224EDE9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 xml:space="preserve">pRF017 [bacterial expression of human UBXN7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5AA996AB" w14:textId="545B3452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37060872" w14:textId="04A23D73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29</w:t>
            </w:r>
          </w:p>
        </w:tc>
      </w:tr>
      <w:tr w:rsidR="00581BB0" w:rsidRPr="00B03549" w14:paraId="48C50490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5557150E" w14:textId="204A3CF3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 xml:space="preserve">pRF052 [bacterial expression of human UBXN7-∆148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8CF9175" w14:textId="2AFCAF9E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E0BE10A" w14:textId="3F7985BE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30</w:t>
            </w:r>
          </w:p>
        </w:tc>
      </w:tr>
      <w:tr w:rsidR="00581BB0" w:rsidRPr="00B03549" w14:paraId="2DE7EBB6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8BD454C" w14:textId="0DFC9B79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 xml:space="preserve">pRF116 [bacterial expression of human UBXN7-∆UBA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0182862" w14:textId="4F7268B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9D22526" w14:textId="31C48B4E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31</w:t>
            </w:r>
          </w:p>
        </w:tc>
      </w:tr>
      <w:tr w:rsidR="00581BB0" w:rsidRPr="00B03549" w14:paraId="30982965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681D302" w14:textId="498EAFDE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 xml:space="preserve">pRF117 [bacterial expression of human UBXN7-∆UIM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D88F4E7" w14:textId="7D918B79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3A282174" w14:textId="7B6AD87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32</w:t>
            </w:r>
          </w:p>
        </w:tc>
      </w:tr>
      <w:tr w:rsidR="00581BB0" w:rsidRPr="00B03549" w14:paraId="2F9BC6D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66A08BFE" w14:textId="03301ED8" w:rsidR="00581BB0" w:rsidRPr="00B03549" w:rsidRDefault="00581BB0" w:rsidP="00581BB0">
            <w:pPr>
              <w:rPr>
                <w:rFonts w:ascii="Helvetica" w:hAnsi="Helvetica"/>
              </w:rPr>
            </w:pPr>
            <w:r w:rsidRPr="00B03549">
              <w:rPr>
                <w:rFonts w:ascii="Helvetica" w:hAnsi="Helvetica"/>
              </w:rPr>
              <w:t xml:space="preserve">pRF118 [bacterial expression of human UBXN7-∆UBX with 14His-Smt3 in pK27SUMO vector] 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38278510" w14:textId="279C0A33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F287EF8" w14:textId="682011A6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33</w:t>
            </w:r>
          </w:p>
        </w:tc>
      </w:tr>
      <w:tr w:rsidR="00490FBB" w:rsidRPr="00490FBB" w14:paraId="0064391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2FEBB74F" w14:textId="600935CB" w:rsidR="00581BB0" w:rsidRPr="00490FBB" w:rsidRDefault="00581BB0" w:rsidP="00581BB0">
            <w:pPr>
              <w:rPr>
                <w:rFonts w:ascii="Helvetica" w:hAnsi="Helvetica"/>
                <w:color w:val="000000" w:themeColor="text1"/>
              </w:rPr>
            </w:pPr>
            <w:r w:rsidRPr="00490FBB">
              <w:rPr>
                <w:rFonts w:ascii="Helvetica" w:hAnsi="Helvetica"/>
                <w:color w:val="000000" w:themeColor="text1"/>
              </w:rPr>
              <w:t>pCPR037 [Yeast expression of yeast Mcm7-KR and Mcm6 in pRS305 vector</w:t>
            </w:r>
            <w:r w:rsidR="004D582F">
              <w:rPr>
                <w:rFonts w:ascii="Helvetica" w:hAnsi="Helvetica"/>
                <w:color w:val="000000" w:themeColor="text1"/>
              </w:rPr>
              <w:t xml:space="preserve"> with </w:t>
            </w:r>
            <w:r w:rsidR="004D582F" w:rsidRPr="00015144">
              <w:rPr>
                <w:rFonts w:ascii="Helvetica" w:hAnsi="Helvetica"/>
                <w:i/>
                <w:iCs/>
                <w:color w:val="000000" w:themeColor="text1"/>
              </w:rPr>
              <w:t>LEU2</w:t>
            </w:r>
            <w:r w:rsidR="004D582F">
              <w:rPr>
                <w:rFonts w:ascii="Helvetica" w:hAnsi="Helvetica"/>
                <w:color w:val="000000" w:themeColor="text1"/>
              </w:rPr>
              <w:t xml:space="preserve"> marker gene</w:t>
            </w:r>
            <w:r w:rsidRPr="00490FBB">
              <w:rPr>
                <w:rFonts w:ascii="Helvetica" w:hAnsi="Helvetica"/>
                <w:color w:val="000000" w:themeColor="text1"/>
              </w:rPr>
              <w:t>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0E4124B" w14:textId="3A070FF1" w:rsidR="00581BB0" w:rsidRPr="00490FBB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490FBB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89E6A63" w14:textId="5D75CCA2" w:rsidR="00581BB0" w:rsidRPr="00490FBB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490FBB">
              <w:rPr>
                <w:rFonts w:ascii="Helvetica" w:hAnsi="Helvetica" w:cs="Arial"/>
                <w:color w:val="000000" w:themeColor="text1"/>
              </w:rPr>
              <w:t>DU 75142</w:t>
            </w:r>
          </w:p>
        </w:tc>
      </w:tr>
      <w:tr w:rsidR="00581BB0" w:rsidRPr="00B03549" w14:paraId="14C19D3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4D53C599" w14:textId="196C4A32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lastRenderedPageBreak/>
              <w:t>pASF007 [gRNA1 mouse FAF1; based on pX335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1D06516" w14:textId="0FFEC58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2C2C30D" w14:textId="0E529CC8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DU 73336</w:t>
            </w:r>
          </w:p>
        </w:tc>
      </w:tr>
      <w:tr w:rsidR="00581BB0" w:rsidRPr="00B03549" w14:paraId="606D8D84" w14:textId="548A2ED5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1882E86" w14:textId="43732B0B" w:rsidR="00581BB0" w:rsidRPr="00B03549" w:rsidRDefault="00581BB0" w:rsidP="00581BB0">
            <w:pPr>
              <w:rPr>
                <w:rFonts w:ascii="Helvetica" w:hAnsi="Helvetica" w:cs="Arial"/>
                <w:b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pASF008 [gRNA2 mouse FAF1; based on pKN7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54338808" w14:textId="26ECCFA0" w:rsidR="00581BB0" w:rsidRPr="00B03549" w:rsidRDefault="00581BB0" w:rsidP="00581BB0">
            <w:pPr>
              <w:rPr>
                <w:rFonts w:ascii="Arial" w:hAnsi="Arial" w:cs="Arial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7F66EE6" w14:textId="426C1104" w:rsidR="00581BB0" w:rsidRPr="00B03549" w:rsidRDefault="00581BB0" w:rsidP="00581BB0">
            <w:r w:rsidRPr="00B03549">
              <w:rPr>
                <w:rFonts w:ascii="Helvetica" w:hAnsi="Helvetica" w:cs="Arial"/>
                <w:color w:val="000000" w:themeColor="text1"/>
              </w:rPr>
              <w:t>DU 73337</w:t>
            </w:r>
          </w:p>
        </w:tc>
      </w:tr>
      <w:tr w:rsidR="00581BB0" w:rsidRPr="00B03549" w14:paraId="0E4CFE9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867D426" w14:textId="36201D9D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pRF076 [gRNA1 mouse UBXN7; based on pX335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12427439" w14:textId="345952A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A717973" w14:textId="58669FCA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DU 73338</w:t>
            </w:r>
          </w:p>
        </w:tc>
      </w:tr>
      <w:tr w:rsidR="00581BB0" w:rsidRPr="00B03549" w14:paraId="50ECD87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2F3DC7AA" w14:textId="2E5F8B0E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pRF077 [gRNA2 mouse UBXN7; based on pKN7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7021844B" w14:textId="4A761916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0DD32A6" w14:textId="3C6F52C4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DU 73339</w:t>
            </w:r>
          </w:p>
        </w:tc>
      </w:tr>
      <w:tr w:rsidR="00581BB0" w:rsidRPr="00B03549" w14:paraId="061678A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6F960DAD" w14:textId="462DB4B6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pRF120 [gRNA1 mouse FAF2; based on pX335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A9793C4" w14:textId="0F4DB4E3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40CB206" w14:textId="646E8857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  <w:lang w:val="en-GB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DU 73340</w:t>
            </w:r>
          </w:p>
        </w:tc>
      </w:tr>
      <w:tr w:rsidR="00581BB0" w:rsidRPr="00B03549" w14:paraId="40EF22D2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64ECECBB" w14:textId="05B32E2B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pRF121 [gRNA2 mouse FAF2; based on pKN7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7042BE63" w14:textId="5E2AD41D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B8ED0DA" w14:textId="2A0567E6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  <w:lang w:val="en-GB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DU 73341</w:t>
            </w:r>
          </w:p>
        </w:tc>
      </w:tr>
      <w:tr w:rsidR="00581BB0" w:rsidRPr="00B03549" w14:paraId="1B1F90D8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5A9502B2" w14:textId="2E0F7A4F" w:rsidR="00581BB0" w:rsidRPr="006B3F4F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6B3F4F">
              <w:rPr>
                <w:rFonts w:ascii="Helvetica" w:hAnsi="Helvetica"/>
                <w:color w:val="000000" w:themeColor="text1"/>
              </w:rPr>
              <w:t>pKN88 [gRNA ROSA26; based on pKN101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219553E9" w14:textId="13F37526" w:rsidR="00581BB0" w:rsidRPr="00A43B85" w:rsidRDefault="00581BB0" w:rsidP="00581BB0">
            <w:pPr>
              <w:rPr>
                <w:rFonts w:ascii="Helvetica" w:hAnsi="Helvetica" w:cs="Arial"/>
                <w:color w:val="000000" w:themeColor="text1"/>
                <w:lang w:val="es-ES"/>
              </w:rPr>
            </w:pPr>
            <w:r>
              <w:rPr>
                <w:rFonts w:ascii="Helvetica" w:hAnsi="Helvetica" w:cs="Arial"/>
                <w:color w:val="000000" w:themeColor="text1"/>
                <w:lang w:val="es-ES"/>
              </w:rPr>
              <w:t>Villa</w:t>
            </w:r>
            <w:r w:rsidRPr="00B03549">
              <w:rPr>
                <w:rFonts w:ascii="Helvetica" w:hAnsi="Helvetica" w:cs="Arial"/>
                <w:color w:val="000000" w:themeColor="text1"/>
                <w:lang w:val="es-ES"/>
              </w:rPr>
              <w:t xml:space="preserve"> et al., 2021, </w:t>
            </w:r>
            <w:r w:rsidRPr="00B03549"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 xml:space="preserve">EMBO </w:t>
            </w:r>
            <w:r>
              <w:rPr>
                <w:rFonts w:ascii="Helvetica" w:hAnsi="Helvetica" w:cs="Arial"/>
                <w:i/>
                <w:iCs/>
                <w:color w:val="000000" w:themeColor="text1"/>
                <w:lang w:val="es-ES"/>
              </w:rPr>
              <w:t>R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78C0E509" w14:textId="06C13FED" w:rsidR="00581BB0" w:rsidRPr="006B3F4F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6B3F4F">
              <w:rPr>
                <w:rFonts w:ascii="Helvetica" w:hAnsi="Helvetica"/>
                <w:color w:val="000000" w:themeColor="text1"/>
                <w:lang w:val="en-GB"/>
              </w:rPr>
              <w:t>DU</w:t>
            </w:r>
            <w:r>
              <w:rPr>
                <w:rFonts w:ascii="Helvetica" w:hAnsi="Helvetica"/>
                <w:color w:val="000000" w:themeColor="text1"/>
                <w:lang w:val="en-GB"/>
              </w:rPr>
              <w:t xml:space="preserve"> </w:t>
            </w:r>
            <w:r w:rsidRPr="006B3F4F">
              <w:rPr>
                <w:rFonts w:ascii="Helvetica" w:hAnsi="Helvetica"/>
                <w:color w:val="000000" w:themeColor="text1"/>
                <w:lang w:val="en-GB"/>
              </w:rPr>
              <w:t>70256</w:t>
            </w:r>
          </w:p>
        </w:tc>
      </w:tr>
      <w:tr w:rsidR="00581BB0" w:rsidRPr="00B03549" w14:paraId="66E18E39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1D5F61AE" w14:textId="715E7A19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pRF138 [donor vector for human FAF1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6F331405" w14:textId="18AEF62E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593EC6B" w14:textId="3EBE19F9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DU 75047</w:t>
            </w:r>
          </w:p>
        </w:tc>
      </w:tr>
      <w:tr w:rsidR="00581BB0" w:rsidRPr="00B03549" w14:paraId="7097787D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4EBE5F9" w14:textId="012EFFC7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pRF139 [donor vector for human FAF1</w:t>
            </w:r>
            <w:r w:rsidRPr="00B03549">
              <w:rPr>
                <w:rFonts w:ascii="Helvetica" w:hAnsi="Helvetica"/>
              </w:rPr>
              <w:t>-∆UBX</w:t>
            </w:r>
            <w:r>
              <w:rPr>
                <w:rFonts w:ascii="Helvetica" w:hAnsi="Helvetica"/>
                <w:color w:val="000000" w:themeColor="text1"/>
              </w:rPr>
              <w:t>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18E275F9" w14:textId="31139C78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42D49651" w14:textId="1DF74C1C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DU 75048</w:t>
            </w:r>
          </w:p>
        </w:tc>
      </w:tr>
      <w:tr w:rsidR="00581BB0" w:rsidRPr="00B03549" w14:paraId="5476B24E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62227665" w14:textId="72F0E151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pRF140 [donor vector for human UBXN7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5F24F162" w14:textId="72FE473E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74D1DA3" w14:textId="332FA22B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DU 75049</w:t>
            </w:r>
          </w:p>
        </w:tc>
      </w:tr>
      <w:tr w:rsidR="00581BB0" w:rsidRPr="00B03549" w14:paraId="4F9745F4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745BCEA2" w14:textId="17D65585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pRF142 [donor vector for human FAF1</w:t>
            </w:r>
            <w:r w:rsidRPr="00B03549">
              <w:rPr>
                <w:rFonts w:ascii="Helvetica" w:hAnsi="Helvetica"/>
              </w:rPr>
              <w:t>-∆</w:t>
            </w:r>
            <w:r>
              <w:rPr>
                <w:rFonts w:ascii="Helvetica" w:hAnsi="Helvetica"/>
              </w:rPr>
              <w:t>Coiled coil</w:t>
            </w:r>
            <w:r>
              <w:rPr>
                <w:rFonts w:ascii="Helvetica" w:hAnsi="Helvetica"/>
                <w:color w:val="000000" w:themeColor="text1"/>
              </w:rPr>
              <w:t>]</w:t>
            </w: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113181D" w14:textId="79F4C6CA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This study</w:t>
            </w: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5490BC5E" w14:textId="456D16D9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>
              <w:rPr>
                <w:rFonts w:ascii="Helvetica" w:hAnsi="Helvetica"/>
                <w:color w:val="000000" w:themeColor="text1"/>
              </w:rPr>
              <w:t>DU 75051</w:t>
            </w:r>
          </w:p>
        </w:tc>
      </w:tr>
      <w:tr w:rsidR="00581BB0" w:rsidRPr="00B03549" w14:paraId="58F64ACB" w14:textId="77777777" w:rsidTr="00B32D43">
        <w:trPr>
          <w:cantSplit/>
          <w:trHeight w:val="259"/>
        </w:trPr>
        <w:tc>
          <w:tcPr>
            <w:tcW w:w="5809" w:type="dxa"/>
            <w:tcBorders>
              <w:bottom w:val="single" w:sz="2" w:space="0" w:color="000000"/>
            </w:tcBorders>
            <w:shd w:val="clear" w:color="auto" w:fill="auto"/>
          </w:tcPr>
          <w:p w14:paraId="0CD28CDA" w14:textId="77777777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</w:p>
        </w:tc>
        <w:tc>
          <w:tcPr>
            <w:tcW w:w="1701" w:type="dxa"/>
            <w:tcBorders>
              <w:bottom w:val="single" w:sz="2" w:space="0" w:color="000000"/>
            </w:tcBorders>
            <w:shd w:val="clear" w:color="auto" w:fill="auto"/>
          </w:tcPr>
          <w:p w14:paraId="04723A13" w14:textId="7777777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2D2AAB31" w14:textId="77777777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</w:p>
        </w:tc>
      </w:tr>
      <w:tr w:rsidR="00581BB0" w:rsidRPr="00B03549" w14:paraId="686AA5F8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F1E7FF3" w14:textId="0B24ACBB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b/>
                <w:color w:val="000000" w:themeColor="text1"/>
              </w:rPr>
              <w:t>Software and Algorithms</w:t>
            </w:r>
          </w:p>
        </w:tc>
        <w:tc>
          <w:tcPr>
            <w:tcW w:w="1701" w:type="dxa"/>
          </w:tcPr>
          <w:p w14:paraId="101F5D27" w14:textId="19034B97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</w:p>
        </w:tc>
        <w:tc>
          <w:tcPr>
            <w:tcW w:w="2126" w:type="dxa"/>
            <w:tcBorders>
              <w:bottom w:val="single" w:sz="2" w:space="0" w:color="000000"/>
            </w:tcBorders>
            <w:shd w:val="clear" w:color="auto" w:fill="auto"/>
          </w:tcPr>
          <w:p w14:paraId="1E456CC6" w14:textId="2E77A88A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</w:p>
        </w:tc>
      </w:tr>
      <w:tr w:rsidR="00581BB0" w:rsidRPr="00B03549" w14:paraId="5D02055A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5232D6B1" w14:textId="16BF0AAC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ImageJ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03631467" w14:textId="3A092DA5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 w:cs="Arial"/>
                <w:color w:val="000000" w:themeColor="text1"/>
              </w:rPr>
              <w:t>National Institute of Health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0B126D91" w14:textId="0D28DF86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https://imagej.nih.gov/ij/</w:t>
            </w:r>
          </w:p>
        </w:tc>
      </w:tr>
      <w:tr w:rsidR="00581BB0" w:rsidRPr="00B03549" w14:paraId="375C2545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65DADBB1" w14:textId="344EE742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 xml:space="preserve">ZEN blue software 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182AF955" w14:textId="7DCD2DAA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 w:rsidRPr="00B03549">
              <w:rPr>
                <w:rFonts w:ascii="Helvetica" w:hAnsi="Helvetica"/>
                <w:color w:val="000000" w:themeColor="text1"/>
              </w:rPr>
              <w:t>Zeiss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43ABF829" w14:textId="7FC3CC82" w:rsidR="00581BB0" w:rsidRPr="00B03549" w:rsidRDefault="00581BB0" w:rsidP="00581BB0">
            <w:pPr>
              <w:pStyle w:val="Default"/>
              <w:rPr>
                <w:rFonts w:ascii="Helvetica" w:hAnsi="Helvetica"/>
                <w:color w:val="000000" w:themeColor="text1"/>
              </w:rPr>
            </w:pPr>
            <w:r w:rsidRPr="00B03549">
              <w:rPr>
                <w:rFonts w:ascii="Helvetica" w:hAnsi="Helvetica"/>
              </w:rPr>
              <w:t>https://www.zeiss.co.jp/microscopy/products/microscope-software/zen.html</w:t>
            </w:r>
          </w:p>
        </w:tc>
      </w:tr>
      <w:tr w:rsidR="00581BB0" w:rsidRPr="00B03549" w14:paraId="56D5C2DF" w14:textId="77777777" w:rsidTr="00B32D43">
        <w:trPr>
          <w:cantSplit/>
          <w:trHeight w:val="259"/>
        </w:trPr>
        <w:tc>
          <w:tcPr>
            <w:tcW w:w="5809" w:type="dxa"/>
            <w:tcBorders>
              <w:top w:val="single" w:sz="12" w:space="0" w:color="000000"/>
            </w:tcBorders>
            <w:shd w:val="clear" w:color="auto" w:fill="auto"/>
          </w:tcPr>
          <w:p w14:paraId="516E26A6" w14:textId="077CAE82" w:rsidR="00581BB0" w:rsidRPr="00B03549" w:rsidRDefault="00581BB0" w:rsidP="00581BB0">
            <w:pPr>
              <w:pStyle w:val="Default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rism 9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shd w:val="clear" w:color="auto" w:fill="auto"/>
          </w:tcPr>
          <w:p w14:paraId="09CD98A2" w14:textId="02B9B029" w:rsidR="00581BB0" w:rsidRPr="00B03549" w:rsidRDefault="00581BB0" w:rsidP="00581BB0">
            <w:pPr>
              <w:rPr>
                <w:rFonts w:ascii="Helvetica" w:hAnsi="Helvetica" w:cs="Arial"/>
                <w:color w:val="000000" w:themeColor="text1"/>
              </w:rPr>
            </w:pPr>
            <w:r>
              <w:rPr>
                <w:rFonts w:ascii="Helvetica" w:hAnsi="Helvetica" w:cs="Arial"/>
                <w:color w:val="000000" w:themeColor="text1"/>
              </w:rPr>
              <w:t>GraphPad</w:t>
            </w:r>
          </w:p>
        </w:tc>
        <w:tc>
          <w:tcPr>
            <w:tcW w:w="2126" w:type="dxa"/>
            <w:tcBorders>
              <w:top w:val="single" w:sz="12" w:space="0" w:color="000000"/>
            </w:tcBorders>
            <w:shd w:val="clear" w:color="auto" w:fill="auto"/>
          </w:tcPr>
          <w:p w14:paraId="2F6528AA" w14:textId="03FD90E1" w:rsidR="00581BB0" w:rsidRPr="00B03549" w:rsidRDefault="00581BB0" w:rsidP="00581BB0">
            <w:pPr>
              <w:pStyle w:val="Default"/>
              <w:rPr>
                <w:rFonts w:ascii="Helvetica" w:hAnsi="Helvetica"/>
              </w:rPr>
            </w:pPr>
            <w:r w:rsidRPr="0048739C">
              <w:rPr>
                <w:rFonts w:ascii="Helvetica" w:hAnsi="Helvetica"/>
              </w:rPr>
              <w:t>https://www.graphpad.com/scientific-software/prism/</w:t>
            </w:r>
          </w:p>
        </w:tc>
      </w:tr>
    </w:tbl>
    <w:p w14:paraId="1CECAABF" w14:textId="4B24A58E" w:rsidR="00AD57A8" w:rsidRPr="00B03549" w:rsidRDefault="00AD57A8" w:rsidP="002F38AF">
      <w:pPr>
        <w:spacing w:line="480" w:lineRule="auto"/>
        <w:rPr>
          <w:rFonts w:ascii="Helvetica" w:hAnsi="Helvetica" w:cs="Arial"/>
          <w:color w:val="000000" w:themeColor="text1"/>
          <w:sz w:val="22"/>
          <w:szCs w:val="22"/>
        </w:rPr>
      </w:pPr>
    </w:p>
    <w:sectPr w:rsidR="00AD57A8" w:rsidRPr="00B03549" w:rsidSect="004651EC">
      <w:footerReference w:type="even" r:id="rId7"/>
      <w:footerReference w:type="default" r:id="rId8"/>
      <w:pgSz w:w="11900" w:h="16840"/>
      <w:pgMar w:top="1440" w:right="1440" w:bottom="1440" w:left="1440" w:header="720" w:footer="720" w:gutter="0"/>
      <w:pgNumType w:start="5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F66256" w14:textId="77777777" w:rsidR="00797E2F" w:rsidRDefault="00797E2F" w:rsidP="004651EC">
      <w:r>
        <w:separator/>
      </w:r>
    </w:p>
  </w:endnote>
  <w:endnote w:type="continuationSeparator" w:id="0">
    <w:p w14:paraId="33D70045" w14:textId="77777777" w:rsidR="00797E2F" w:rsidRDefault="00797E2F" w:rsidP="004651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098014147"/>
      <w:docPartObj>
        <w:docPartGallery w:val="Page Numbers (Bottom of Page)"/>
        <w:docPartUnique/>
      </w:docPartObj>
    </w:sdtPr>
    <w:sdtContent>
      <w:p w14:paraId="1860865E" w14:textId="5021F323" w:rsidR="00907010" w:rsidRDefault="00907010" w:rsidP="00DC3AD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A8C6DE4" w14:textId="77777777" w:rsidR="00907010" w:rsidRDefault="0090701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486241067"/>
      <w:docPartObj>
        <w:docPartGallery w:val="Page Numbers (Bottom of Page)"/>
        <w:docPartUnique/>
      </w:docPartObj>
    </w:sdtPr>
    <w:sdtContent>
      <w:p w14:paraId="32FCAE38" w14:textId="2690E0F8" w:rsidR="00907010" w:rsidRDefault="00907010" w:rsidP="00DC3AD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34FEEDFC" w14:textId="77777777" w:rsidR="00907010" w:rsidRDefault="0090701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49F03D" w14:textId="77777777" w:rsidR="00797E2F" w:rsidRDefault="00797E2F" w:rsidP="004651EC">
      <w:r>
        <w:separator/>
      </w:r>
    </w:p>
  </w:footnote>
  <w:footnote w:type="continuationSeparator" w:id="0">
    <w:p w14:paraId="0D7AB006" w14:textId="77777777" w:rsidR="00797E2F" w:rsidRDefault="00797E2F" w:rsidP="004651E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a5faex6er5ayede27555aat9vf0pw9extx&quot;&gt;CC Refs-en9-Converted&lt;record-ids&gt;&lt;item&gt;1024&lt;/item&gt;&lt;item&gt;9280&lt;/item&gt;&lt;item&gt;9952&lt;/item&gt;&lt;item&gt;10059&lt;/item&gt;&lt;item&gt;10069&lt;/item&gt;&lt;item&gt;10370&lt;/item&gt;&lt;item&gt;10411&lt;/item&gt;&lt;item&gt;10438&lt;/item&gt;&lt;item&gt;10529&lt;/item&gt;&lt;item&gt;10602&lt;/item&gt;&lt;/record-ids&gt;&lt;/item&gt;&lt;/Libraries&gt;"/>
  </w:docVars>
  <w:rsids>
    <w:rsidRoot w:val="0091127B"/>
    <w:rsid w:val="00004E88"/>
    <w:rsid w:val="00010BEA"/>
    <w:rsid w:val="0001106C"/>
    <w:rsid w:val="00012C29"/>
    <w:rsid w:val="00015144"/>
    <w:rsid w:val="0001702C"/>
    <w:rsid w:val="000176DA"/>
    <w:rsid w:val="00020582"/>
    <w:rsid w:val="0002169F"/>
    <w:rsid w:val="00023A52"/>
    <w:rsid w:val="00023D47"/>
    <w:rsid w:val="0002682B"/>
    <w:rsid w:val="00031E22"/>
    <w:rsid w:val="00043CCA"/>
    <w:rsid w:val="00054820"/>
    <w:rsid w:val="00060181"/>
    <w:rsid w:val="00063BFB"/>
    <w:rsid w:val="000709DB"/>
    <w:rsid w:val="000725D5"/>
    <w:rsid w:val="00074AD6"/>
    <w:rsid w:val="00076318"/>
    <w:rsid w:val="00076FD1"/>
    <w:rsid w:val="00081E9E"/>
    <w:rsid w:val="000844C6"/>
    <w:rsid w:val="00087675"/>
    <w:rsid w:val="00090C81"/>
    <w:rsid w:val="000A14D1"/>
    <w:rsid w:val="000A18E2"/>
    <w:rsid w:val="000A44D6"/>
    <w:rsid w:val="000A5EE0"/>
    <w:rsid w:val="000A6FAE"/>
    <w:rsid w:val="000A756A"/>
    <w:rsid w:val="000B0EDD"/>
    <w:rsid w:val="000B2550"/>
    <w:rsid w:val="000B3F0B"/>
    <w:rsid w:val="000C3BF2"/>
    <w:rsid w:val="000C49B2"/>
    <w:rsid w:val="000D315E"/>
    <w:rsid w:val="000E0C87"/>
    <w:rsid w:val="000E2E9F"/>
    <w:rsid w:val="000E6E65"/>
    <w:rsid w:val="000F0DA5"/>
    <w:rsid w:val="000F1AA7"/>
    <w:rsid w:val="000F356B"/>
    <w:rsid w:val="000F4AC2"/>
    <w:rsid w:val="000F51DC"/>
    <w:rsid w:val="000F6728"/>
    <w:rsid w:val="00103970"/>
    <w:rsid w:val="001128BF"/>
    <w:rsid w:val="00112CFD"/>
    <w:rsid w:val="00116063"/>
    <w:rsid w:val="00116FFB"/>
    <w:rsid w:val="0012167C"/>
    <w:rsid w:val="00127616"/>
    <w:rsid w:val="0013379E"/>
    <w:rsid w:val="00144B05"/>
    <w:rsid w:val="001539B0"/>
    <w:rsid w:val="00155BF2"/>
    <w:rsid w:val="001600A4"/>
    <w:rsid w:val="0016485F"/>
    <w:rsid w:val="001650FE"/>
    <w:rsid w:val="00175FF8"/>
    <w:rsid w:val="0017659B"/>
    <w:rsid w:val="00183D2C"/>
    <w:rsid w:val="00184C53"/>
    <w:rsid w:val="00186BCC"/>
    <w:rsid w:val="00186EA7"/>
    <w:rsid w:val="001913C4"/>
    <w:rsid w:val="001927A1"/>
    <w:rsid w:val="00195C5F"/>
    <w:rsid w:val="00197BAD"/>
    <w:rsid w:val="001A379C"/>
    <w:rsid w:val="001B31B9"/>
    <w:rsid w:val="001B6712"/>
    <w:rsid w:val="001C2D10"/>
    <w:rsid w:val="001C2DE0"/>
    <w:rsid w:val="001E0BBC"/>
    <w:rsid w:val="001F0ED7"/>
    <w:rsid w:val="001F1875"/>
    <w:rsid w:val="001F58E4"/>
    <w:rsid w:val="00201545"/>
    <w:rsid w:val="00204ED0"/>
    <w:rsid w:val="00210E33"/>
    <w:rsid w:val="0021557F"/>
    <w:rsid w:val="002160C2"/>
    <w:rsid w:val="0021751A"/>
    <w:rsid w:val="00217CFC"/>
    <w:rsid w:val="002233EC"/>
    <w:rsid w:val="0022349D"/>
    <w:rsid w:val="002251AB"/>
    <w:rsid w:val="0022777B"/>
    <w:rsid w:val="00230544"/>
    <w:rsid w:val="00234EE9"/>
    <w:rsid w:val="00235C6D"/>
    <w:rsid w:val="0024774D"/>
    <w:rsid w:val="00247F14"/>
    <w:rsid w:val="00256F23"/>
    <w:rsid w:val="002652CB"/>
    <w:rsid w:val="00265B79"/>
    <w:rsid w:val="00265F80"/>
    <w:rsid w:val="0027369A"/>
    <w:rsid w:val="00286634"/>
    <w:rsid w:val="00295211"/>
    <w:rsid w:val="002B3ED7"/>
    <w:rsid w:val="002B6018"/>
    <w:rsid w:val="002C0D80"/>
    <w:rsid w:val="002C5730"/>
    <w:rsid w:val="002C66A9"/>
    <w:rsid w:val="002D4E7D"/>
    <w:rsid w:val="002D5844"/>
    <w:rsid w:val="002E2496"/>
    <w:rsid w:val="002F38AF"/>
    <w:rsid w:val="003051DD"/>
    <w:rsid w:val="00305B75"/>
    <w:rsid w:val="003122FE"/>
    <w:rsid w:val="00312940"/>
    <w:rsid w:val="003141AB"/>
    <w:rsid w:val="00316086"/>
    <w:rsid w:val="00321DCC"/>
    <w:rsid w:val="0032420F"/>
    <w:rsid w:val="00324213"/>
    <w:rsid w:val="00336A2F"/>
    <w:rsid w:val="00337701"/>
    <w:rsid w:val="00340D7E"/>
    <w:rsid w:val="00340FD9"/>
    <w:rsid w:val="003462AF"/>
    <w:rsid w:val="003713E3"/>
    <w:rsid w:val="003723A3"/>
    <w:rsid w:val="0037746B"/>
    <w:rsid w:val="00382F3D"/>
    <w:rsid w:val="003830F5"/>
    <w:rsid w:val="003870B3"/>
    <w:rsid w:val="00390740"/>
    <w:rsid w:val="003921C4"/>
    <w:rsid w:val="00395F6A"/>
    <w:rsid w:val="003A1127"/>
    <w:rsid w:val="003A5162"/>
    <w:rsid w:val="003A7C72"/>
    <w:rsid w:val="003B5F82"/>
    <w:rsid w:val="003B6B83"/>
    <w:rsid w:val="003B7E7F"/>
    <w:rsid w:val="003C62DB"/>
    <w:rsid w:val="003D3484"/>
    <w:rsid w:val="003D6ED5"/>
    <w:rsid w:val="003E32A4"/>
    <w:rsid w:val="003E3467"/>
    <w:rsid w:val="003F23D0"/>
    <w:rsid w:val="003F5E68"/>
    <w:rsid w:val="004033A9"/>
    <w:rsid w:val="00403D62"/>
    <w:rsid w:val="00412D58"/>
    <w:rsid w:val="00412E21"/>
    <w:rsid w:val="00423155"/>
    <w:rsid w:val="004308D8"/>
    <w:rsid w:val="004442D7"/>
    <w:rsid w:val="0044584A"/>
    <w:rsid w:val="00446BB1"/>
    <w:rsid w:val="004476F7"/>
    <w:rsid w:val="00447BFF"/>
    <w:rsid w:val="004651EC"/>
    <w:rsid w:val="00473DFF"/>
    <w:rsid w:val="004740EF"/>
    <w:rsid w:val="00474C35"/>
    <w:rsid w:val="0048644D"/>
    <w:rsid w:val="0048739C"/>
    <w:rsid w:val="00490FBB"/>
    <w:rsid w:val="004A1C3B"/>
    <w:rsid w:val="004A6F9B"/>
    <w:rsid w:val="004A7288"/>
    <w:rsid w:val="004B1132"/>
    <w:rsid w:val="004B34CC"/>
    <w:rsid w:val="004B49F4"/>
    <w:rsid w:val="004C09A6"/>
    <w:rsid w:val="004C41E8"/>
    <w:rsid w:val="004D15B8"/>
    <w:rsid w:val="004D2C36"/>
    <w:rsid w:val="004D582F"/>
    <w:rsid w:val="004E19A3"/>
    <w:rsid w:val="004E4079"/>
    <w:rsid w:val="004E569C"/>
    <w:rsid w:val="004E7798"/>
    <w:rsid w:val="004F35B3"/>
    <w:rsid w:val="004F3B4A"/>
    <w:rsid w:val="00501634"/>
    <w:rsid w:val="00501830"/>
    <w:rsid w:val="00502E86"/>
    <w:rsid w:val="005165D4"/>
    <w:rsid w:val="0052114C"/>
    <w:rsid w:val="00525164"/>
    <w:rsid w:val="00527E2A"/>
    <w:rsid w:val="00530E4E"/>
    <w:rsid w:val="00531315"/>
    <w:rsid w:val="005368DA"/>
    <w:rsid w:val="00546145"/>
    <w:rsid w:val="0054633A"/>
    <w:rsid w:val="00547FE4"/>
    <w:rsid w:val="00551BFA"/>
    <w:rsid w:val="00554892"/>
    <w:rsid w:val="005643AC"/>
    <w:rsid w:val="00570CEA"/>
    <w:rsid w:val="00577628"/>
    <w:rsid w:val="00581BB0"/>
    <w:rsid w:val="00583E14"/>
    <w:rsid w:val="00586BC4"/>
    <w:rsid w:val="0059256B"/>
    <w:rsid w:val="0059478C"/>
    <w:rsid w:val="00594793"/>
    <w:rsid w:val="00597D67"/>
    <w:rsid w:val="005A4AA0"/>
    <w:rsid w:val="005A6977"/>
    <w:rsid w:val="005A6D8E"/>
    <w:rsid w:val="005C3239"/>
    <w:rsid w:val="005C4626"/>
    <w:rsid w:val="005E0DF7"/>
    <w:rsid w:val="005E3E70"/>
    <w:rsid w:val="005E67E2"/>
    <w:rsid w:val="005E6DDE"/>
    <w:rsid w:val="005F7B03"/>
    <w:rsid w:val="0060332F"/>
    <w:rsid w:val="006052F8"/>
    <w:rsid w:val="00614A25"/>
    <w:rsid w:val="00615443"/>
    <w:rsid w:val="006169E8"/>
    <w:rsid w:val="006203BD"/>
    <w:rsid w:val="00623809"/>
    <w:rsid w:val="00623AE7"/>
    <w:rsid w:val="00623F46"/>
    <w:rsid w:val="0062614B"/>
    <w:rsid w:val="00633C42"/>
    <w:rsid w:val="006363C2"/>
    <w:rsid w:val="00640E6D"/>
    <w:rsid w:val="0065149D"/>
    <w:rsid w:val="00651E1E"/>
    <w:rsid w:val="00666424"/>
    <w:rsid w:val="0066668C"/>
    <w:rsid w:val="00671F40"/>
    <w:rsid w:val="00680197"/>
    <w:rsid w:val="0068373B"/>
    <w:rsid w:val="00685A9F"/>
    <w:rsid w:val="00691526"/>
    <w:rsid w:val="00693455"/>
    <w:rsid w:val="006A1931"/>
    <w:rsid w:val="006A3AFA"/>
    <w:rsid w:val="006A6782"/>
    <w:rsid w:val="006A7540"/>
    <w:rsid w:val="006B3E6C"/>
    <w:rsid w:val="006B3F4F"/>
    <w:rsid w:val="006B5674"/>
    <w:rsid w:val="006B7559"/>
    <w:rsid w:val="006C1EBA"/>
    <w:rsid w:val="006C1F64"/>
    <w:rsid w:val="006C25DE"/>
    <w:rsid w:val="006D159E"/>
    <w:rsid w:val="006D2A0A"/>
    <w:rsid w:val="006D4685"/>
    <w:rsid w:val="006D62AE"/>
    <w:rsid w:val="006E7D0F"/>
    <w:rsid w:val="006F364B"/>
    <w:rsid w:val="006F56F4"/>
    <w:rsid w:val="00703E75"/>
    <w:rsid w:val="00712C3F"/>
    <w:rsid w:val="00713316"/>
    <w:rsid w:val="00716877"/>
    <w:rsid w:val="00721AFD"/>
    <w:rsid w:val="00722EF1"/>
    <w:rsid w:val="007343B8"/>
    <w:rsid w:val="00735F9E"/>
    <w:rsid w:val="00736450"/>
    <w:rsid w:val="00740EBD"/>
    <w:rsid w:val="0074713E"/>
    <w:rsid w:val="00751366"/>
    <w:rsid w:val="00752730"/>
    <w:rsid w:val="0075281C"/>
    <w:rsid w:val="00753367"/>
    <w:rsid w:val="00761C89"/>
    <w:rsid w:val="00762645"/>
    <w:rsid w:val="0076446C"/>
    <w:rsid w:val="0076598D"/>
    <w:rsid w:val="00770D4D"/>
    <w:rsid w:val="007721E9"/>
    <w:rsid w:val="007728F6"/>
    <w:rsid w:val="007757D3"/>
    <w:rsid w:val="00780F95"/>
    <w:rsid w:val="00782301"/>
    <w:rsid w:val="00785720"/>
    <w:rsid w:val="00785818"/>
    <w:rsid w:val="00792CDE"/>
    <w:rsid w:val="00794AF7"/>
    <w:rsid w:val="007958D6"/>
    <w:rsid w:val="00797E2F"/>
    <w:rsid w:val="007A01E2"/>
    <w:rsid w:val="007A43B5"/>
    <w:rsid w:val="007A46F5"/>
    <w:rsid w:val="007A6236"/>
    <w:rsid w:val="007B07EC"/>
    <w:rsid w:val="007B4188"/>
    <w:rsid w:val="007B6B05"/>
    <w:rsid w:val="007D6DAD"/>
    <w:rsid w:val="007E50D8"/>
    <w:rsid w:val="007E67C0"/>
    <w:rsid w:val="007F07FC"/>
    <w:rsid w:val="007F2FE5"/>
    <w:rsid w:val="007F6752"/>
    <w:rsid w:val="00800538"/>
    <w:rsid w:val="00801E4B"/>
    <w:rsid w:val="00801F84"/>
    <w:rsid w:val="008175B0"/>
    <w:rsid w:val="008234D5"/>
    <w:rsid w:val="008279DE"/>
    <w:rsid w:val="008306B1"/>
    <w:rsid w:val="00833A73"/>
    <w:rsid w:val="00842AEE"/>
    <w:rsid w:val="008445ED"/>
    <w:rsid w:val="00847E81"/>
    <w:rsid w:val="008533D2"/>
    <w:rsid w:val="0086075C"/>
    <w:rsid w:val="00861CB6"/>
    <w:rsid w:val="0086728F"/>
    <w:rsid w:val="008731F5"/>
    <w:rsid w:val="0087386A"/>
    <w:rsid w:val="00876A3C"/>
    <w:rsid w:val="008871ED"/>
    <w:rsid w:val="008948C6"/>
    <w:rsid w:val="00895987"/>
    <w:rsid w:val="00896EB9"/>
    <w:rsid w:val="00897672"/>
    <w:rsid w:val="008A010F"/>
    <w:rsid w:val="008A7072"/>
    <w:rsid w:val="008A7630"/>
    <w:rsid w:val="008B0E45"/>
    <w:rsid w:val="008B3C0D"/>
    <w:rsid w:val="008C1635"/>
    <w:rsid w:val="008C54D0"/>
    <w:rsid w:val="008C6519"/>
    <w:rsid w:val="008D012B"/>
    <w:rsid w:val="008D2F70"/>
    <w:rsid w:val="008D6FF5"/>
    <w:rsid w:val="008E2C89"/>
    <w:rsid w:val="008E322F"/>
    <w:rsid w:val="008E71C5"/>
    <w:rsid w:val="008F0C1E"/>
    <w:rsid w:val="008F1EF4"/>
    <w:rsid w:val="008F20F7"/>
    <w:rsid w:val="008F5DE9"/>
    <w:rsid w:val="00906030"/>
    <w:rsid w:val="00907010"/>
    <w:rsid w:val="0091040B"/>
    <w:rsid w:val="0091127B"/>
    <w:rsid w:val="00914B0B"/>
    <w:rsid w:val="009151C9"/>
    <w:rsid w:val="00915CFC"/>
    <w:rsid w:val="00920FA6"/>
    <w:rsid w:val="00926A6D"/>
    <w:rsid w:val="0094164D"/>
    <w:rsid w:val="009438AE"/>
    <w:rsid w:val="00950F11"/>
    <w:rsid w:val="00950FEB"/>
    <w:rsid w:val="0095151B"/>
    <w:rsid w:val="009526F5"/>
    <w:rsid w:val="009533E2"/>
    <w:rsid w:val="00955030"/>
    <w:rsid w:val="00963512"/>
    <w:rsid w:val="00963967"/>
    <w:rsid w:val="0098236E"/>
    <w:rsid w:val="00984529"/>
    <w:rsid w:val="00984C05"/>
    <w:rsid w:val="009971AF"/>
    <w:rsid w:val="009A4624"/>
    <w:rsid w:val="009C0DA9"/>
    <w:rsid w:val="009C1342"/>
    <w:rsid w:val="009C2DB8"/>
    <w:rsid w:val="009C5E8E"/>
    <w:rsid w:val="009E3778"/>
    <w:rsid w:val="009E3F1A"/>
    <w:rsid w:val="009E4980"/>
    <w:rsid w:val="009E6037"/>
    <w:rsid w:val="009F38B8"/>
    <w:rsid w:val="009F627A"/>
    <w:rsid w:val="00A00C71"/>
    <w:rsid w:val="00A0172A"/>
    <w:rsid w:val="00A049C9"/>
    <w:rsid w:val="00A1002C"/>
    <w:rsid w:val="00A1499A"/>
    <w:rsid w:val="00A14E3B"/>
    <w:rsid w:val="00A16BBF"/>
    <w:rsid w:val="00A20A10"/>
    <w:rsid w:val="00A21F95"/>
    <w:rsid w:val="00A260FD"/>
    <w:rsid w:val="00A343CA"/>
    <w:rsid w:val="00A362FB"/>
    <w:rsid w:val="00A36A41"/>
    <w:rsid w:val="00A43B85"/>
    <w:rsid w:val="00A44EDA"/>
    <w:rsid w:val="00A53EA9"/>
    <w:rsid w:val="00A63DD3"/>
    <w:rsid w:val="00A65EDE"/>
    <w:rsid w:val="00A670AC"/>
    <w:rsid w:val="00A70A71"/>
    <w:rsid w:val="00A77636"/>
    <w:rsid w:val="00A913E4"/>
    <w:rsid w:val="00A96718"/>
    <w:rsid w:val="00AA3152"/>
    <w:rsid w:val="00AA610B"/>
    <w:rsid w:val="00AB55E0"/>
    <w:rsid w:val="00AB56EF"/>
    <w:rsid w:val="00AB71A5"/>
    <w:rsid w:val="00AB74EF"/>
    <w:rsid w:val="00AC019C"/>
    <w:rsid w:val="00AC3EE6"/>
    <w:rsid w:val="00AD0E24"/>
    <w:rsid w:val="00AD2E04"/>
    <w:rsid w:val="00AD2EDA"/>
    <w:rsid w:val="00AD4E81"/>
    <w:rsid w:val="00AD57A8"/>
    <w:rsid w:val="00AD617A"/>
    <w:rsid w:val="00AE5A27"/>
    <w:rsid w:val="00AE790B"/>
    <w:rsid w:val="00AF331C"/>
    <w:rsid w:val="00AF6994"/>
    <w:rsid w:val="00AF6B60"/>
    <w:rsid w:val="00AF729C"/>
    <w:rsid w:val="00B009EB"/>
    <w:rsid w:val="00B03549"/>
    <w:rsid w:val="00B03D4D"/>
    <w:rsid w:val="00B05EDB"/>
    <w:rsid w:val="00B07A79"/>
    <w:rsid w:val="00B101BF"/>
    <w:rsid w:val="00B1285C"/>
    <w:rsid w:val="00B135B2"/>
    <w:rsid w:val="00B2119F"/>
    <w:rsid w:val="00B229B8"/>
    <w:rsid w:val="00B23C9B"/>
    <w:rsid w:val="00B24373"/>
    <w:rsid w:val="00B25441"/>
    <w:rsid w:val="00B25E37"/>
    <w:rsid w:val="00B32D43"/>
    <w:rsid w:val="00B34756"/>
    <w:rsid w:val="00B470E8"/>
    <w:rsid w:val="00B50334"/>
    <w:rsid w:val="00B55C4C"/>
    <w:rsid w:val="00B61D7F"/>
    <w:rsid w:val="00B67E37"/>
    <w:rsid w:val="00B80070"/>
    <w:rsid w:val="00B87DD5"/>
    <w:rsid w:val="00B9065F"/>
    <w:rsid w:val="00B90B4C"/>
    <w:rsid w:val="00B91B7B"/>
    <w:rsid w:val="00B97058"/>
    <w:rsid w:val="00BA7F07"/>
    <w:rsid w:val="00BB25C6"/>
    <w:rsid w:val="00BB3BD1"/>
    <w:rsid w:val="00BB447B"/>
    <w:rsid w:val="00BC307A"/>
    <w:rsid w:val="00BC5307"/>
    <w:rsid w:val="00BD17F8"/>
    <w:rsid w:val="00BD2018"/>
    <w:rsid w:val="00BD27EF"/>
    <w:rsid w:val="00BD50B2"/>
    <w:rsid w:val="00BD714F"/>
    <w:rsid w:val="00BE1D99"/>
    <w:rsid w:val="00BF4893"/>
    <w:rsid w:val="00BF694B"/>
    <w:rsid w:val="00C005E0"/>
    <w:rsid w:val="00C013D1"/>
    <w:rsid w:val="00C035AF"/>
    <w:rsid w:val="00C05B0C"/>
    <w:rsid w:val="00C07FD9"/>
    <w:rsid w:val="00C13EB0"/>
    <w:rsid w:val="00C143AE"/>
    <w:rsid w:val="00C14EE0"/>
    <w:rsid w:val="00C171B2"/>
    <w:rsid w:val="00C21555"/>
    <w:rsid w:val="00C23455"/>
    <w:rsid w:val="00C30D7B"/>
    <w:rsid w:val="00C30F36"/>
    <w:rsid w:val="00C42E8E"/>
    <w:rsid w:val="00C431E0"/>
    <w:rsid w:val="00C450C4"/>
    <w:rsid w:val="00C45EB2"/>
    <w:rsid w:val="00C500F8"/>
    <w:rsid w:val="00C654B2"/>
    <w:rsid w:val="00C66D86"/>
    <w:rsid w:val="00C72FFD"/>
    <w:rsid w:val="00C76F70"/>
    <w:rsid w:val="00C772C5"/>
    <w:rsid w:val="00C86446"/>
    <w:rsid w:val="00C90ABA"/>
    <w:rsid w:val="00C91270"/>
    <w:rsid w:val="00CA464A"/>
    <w:rsid w:val="00CB241B"/>
    <w:rsid w:val="00CC11FE"/>
    <w:rsid w:val="00CC2C55"/>
    <w:rsid w:val="00CC3D5C"/>
    <w:rsid w:val="00CD0D3A"/>
    <w:rsid w:val="00CD1DB8"/>
    <w:rsid w:val="00CD40D7"/>
    <w:rsid w:val="00CD4236"/>
    <w:rsid w:val="00CE5E4D"/>
    <w:rsid w:val="00CF278F"/>
    <w:rsid w:val="00CF43BE"/>
    <w:rsid w:val="00CF60A4"/>
    <w:rsid w:val="00CF6D38"/>
    <w:rsid w:val="00D0285D"/>
    <w:rsid w:val="00D124A7"/>
    <w:rsid w:val="00D17661"/>
    <w:rsid w:val="00D20AC7"/>
    <w:rsid w:val="00D249DF"/>
    <w:rsid w:val="00D24CF3"/>
    <w:rsid w:val="00D35EE7"/>
    <w:rsid w:val="00D360E1"/>
    <w:rsid w:val="00D420BA"/>
    <w:rsid w:val="00D4229A"/>
    <w:rsid w:val="00D42E56"/>
    <w:rsid w:val="00D43D55"/>
    <w:rsid w:val="00D57022"/>
    <w:rsid w:val="00D651CD"/>
    <w:rsid w:val="00D65649"/>
    <w:rsid w:val="00D7124D"/>
    <w:rsid w:val="00D71A1E"/>
    <w:rsid w:val="00D82472"/>
    <w:rsid w:val="00D850B3"/>
    <w:rsid w:val="00D87F94"/>
    <w:rsid w:val="00D92959"/>
    <w:rsid w:val="00DB02BF"/>
    <w:rsid w:val="00DB1CAA"/>
    <w:rsid w:val="00DB5E8A"/>
    <w:rsid w:val="00DC3AD6"/>
    <w:rsid w:val="00DE1465"/>
    <w:rsid w:val="00DE1741"/>
    <w:rsid w:val="00DE61AF"/>
    <w:rsid w:val="00DF4C22"/>
    <w:rsid w:val="00E0613D"/>
    <w:rsid w:val="00E0729D"/>
    <w:rsid w:val="00E10F8C"/>
    <w:rsid w:val="00E12508"/>
    <w:rsid w:val="00E14431"/>
    <w:rsid w:val="00E15BA8"/>
    <w:rsid w:val="00E21700"/>
    <w:rsid w:val="00E238CE"/>
    <w:rsid w:val="00E30E6A"/>
    <w:rsid w:val="00E31C9C"/>
    <w:rsid w:val="00E3241E"/>
    <w:rsid w:val="00E46E4C"/>
    <w:rsid w:val="00E50E8A"/>
    <w:rsid w:val="00E62120"/>
    <w:rsid w:val="00E6615B"/>
    <w:rsid w:val="00E66B62"/>
    <w:rsid w:val="00E66CAC"/>
    <w:rsid w:val="00E77D19"/>
    <w:rsid w:val="00E80C4A"/>
    <w:rsid w:val="00E831F1"/>
    <w:rsid w:val="00E84BF4"/>
    <w:rsid w:val="00E85336"/>
    <w:rsid w:val="00E9485A"/>
    <w:rsid w:val="00E96E04"/>
    <w:rsid w:val="00E9703B"/>
    <w:rsid w:val="00EA0D98"/>
    <w:rsid w:val="00EA0F25"/>
    <w:rsid w:val="00EA41EF"/>
    <w:rsid w:val="00EA7974"/>
    <w:rsid w:val="00EB0EDD"/>
    <w:rsid w:val="00EB5523"/>
    <w:rsid w:val="00EB5B10"/>
    <w:rsid w:val="00EC1B1D"/>
    <w:rsid w:val="00EC3A25"/>
    <w:rsid w:val="00EC43B6"/>
    <w:rsid w:val="00EC54FB"/>
    <w:rsid w:val="00EC5862"/>
    <w:rsid w:val="00EC5B28"/>
    <w:rsid w:val="00ED3244"/>
    <w:rsid w:val="00EE250B"/>
    <w:rsid w:val="00EE30DD"/>
    <w:rsid w:val="00EE4F5B"/>
    <w:rsid w:val="00EE5037"/>
    <w:rsid w:val="00EE681A"/>
    <w:rsid w:val="00EF65E3"/>
    <w:rsid w:val="00F03801"/>
    <w:rsid w:val="00F04B6E"/>
    <w:rsid w:val="00F0571E"/>
    <w:rsid w:val="00F12457"/>
    <w:rsid w:val="00F12E27"/>
    <w:rsid w:val="00F12EC6"/>
    <w:rsid w:val="00F1412B"/>
    <w:rsid w:val="00F218FA"/>
    <w:rsid w:val="00F22D8D"/>
    <w:rsid w:val="00F25A60"/>
    <w:rsid w:val="00F26AD4"/>
    <w:rsid w:val="00F277B0"/>
    <w:rsid w:val="00F30468"/>
    <w:rsid w:val="00F3166D"/>
    <w:rsid w:val="00F344DE"/>
    <w:rsid w:val="00F54BB3"/>
    <w:rsid w:val="00F60979"/>
    <w:rsid w:val="00F6457A"/>
    <w:rsid w:val="00F6486F"/>
    <w:rsid w:val="00F65519"/>
    <w:rsid w:val="00F66826"/>
    <w:rsid w:val="00F70D28"/>
    <w:rsid w:val="00F719E8"/>
    <w:rsid w:val="00F77A04"/>
    <w:rsid w:val="00F77F8F"/>
    <w:rsid w:val="00F8283F"/>
    <w:rsid w:val="00F97273"/>
    <w:rsid w:val="00FA037C"/>
    <w:rsid w:val="00FA53B3"/>
    <w:rsid w:val="00FB2EFD"/>
    <w:rsid w:val="00FB70B4"/>
    <w:rsid w:val="00FC2415"/>
    <w:rsid w:val="00FC47CB"/>
    <w:rsid w:val="00FC5F17"/>
    <w:rsid w:val="00FC7A48"/>
    <w:rsid w:val="00FD31C1"/>
    <w:rsid w:val="00FD5A2B"/>
    <w:rsid w:val="00FE0D37"/>
    <w:rsid w:val="00FE5C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1390FE7"/>
  <w14:defaultImageDpi w14:val="32767"/>
  <w15:docId w15:val="{FAE01C21-B369-A44D-A3AF-BFD6D823B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7798"/>
    <w:rPr>
      <w:rFonts w:ascii="Times New Roman" w:eastAsia="Times New Roman" w:hAnsi="Times New Roman" w:cs="Times New Roman"/>
      <w:lang w:eastAsia="ja-JP"/>
    </w:rPr>
  </w:style>
  <w:style w:type="paragraph" w:styleId="Heading1">
    <w:name w:val="heading 1"/>
    <w:basedOn w:val="Normal"/>
    <w:link w:val="Heading1Char"/>
    <w:uiPriority w:val="9"/>
    <w:qFormat/>
    <w:rsid w:val="00CD40D7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1127B"/>
    <w:rPr>
      <w:rFonts w:eastAsiaTheme="minorEastAsia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1127B"/>
    <w:rPr>
      <w:color w:val="0563C1" w:themeColor="hyperlink"/>
      <w:u w:val="single"/>
    </w:rPr>
  </w:style>
  <w:style w:type="paragraph" w:customStyle="1" w:styleId="Default">
    <w:name w:val="Default"/>
    <w:rsid w:val="0091127B"/>
    <w:pPr>
      <w:autoSpaceDE w:val="0"/>
      <w:autoSpaceDN w:val="0"/>
      <w:adjustRightInd w:val="0"/>
    </w:pPr>
    <w:rPr>
      <w:rFonts w:ascii="Arial" w:eastAsiaTheme="minorEastAsia" w:hAnsi="Arial" w:cs="Arial"/>
      <w:color w:val="000000"/>
      <w:lang w:val="en-US"/>
    </w:rPr>
  </w:style>
  <w:style w:type="paragraph" w:customStyle="1" w:styleId="EndNoteBibliographyTitle">
    <w:name w:val="EndNote Bibliography Title"/>
    <w:basedOn w:val="Normal"/>
    <w:rsid w:val="00D0285D"/>
    <w:pPr>
      <w:jc w:val="center"/>
    </w:pPr>
    <w:rPr>
      <w:lang w:val="en-US" w:eastAsia="en-US"/>
    </w:rPr>
  </w:style>
  <w:style w:type="paragraph" w:customStyle="1" w:styleId="EndNoteBibliography">
    <w:name w:val="EndNote Bibliography"/>
    <w:basedOn w:val="Normal"/>
    <w:rsid w:val="00D0285D"/>
    <w:rPr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56EF"/>
    <w:rPr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56EF"/>
    <w:rPr>
      <w:rFonts w:ascii="Times New Roman" w:eastAsia="Times New Roman" w:hAnsi="Times New Roman" w:cs="Times New Roman"/>
      <w:sz w:val="18"/>
      <w:szCs w:val="18"/>
    </w:rPr>
  </w:style>
  <w:style w:type="character" w:customStyle="1" w:styleId="apple-converted-space">
    <w:name w:val="apple-converted-space"/>
    <w:basedOn w:val="DefaultParagraphFont"/>
    <w:rsid w:val="00AA610B"/>
  </w:style>
  <w:style w:type="paragraph" w:styleId="Footer">
    <w:name w:val="footer"/>
    <w:basedOn w:val="Normal"/>
    <w:link w:val="FooterChar"/>
    <w:uiPriority w:val="99"/>
    <w:unhideWhenUsed/>
    <w:rsid w:val="004651EC"/>
    <w:pPr>
      <w:tabs>
        <w:tab w:val="center" w:pos="4513"/>
        <w:tab w:val="right" w:pos="9026"/>
      </w:tabs>
    </w:pPr>
    <w:rPr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4651EC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4651EC"/>
  </w:style>
  <w:style w:type="character" w:customStyle="1" w:styleId="Heading1Char">
    <w:name w:val="Heading 1 Char"/>
    <w:basedOn w:val="DefaultParagraphFont"/>
    <w:link w:val="Heading1"/>
    <w:uiPriority w:val="9"/>
    <w:rsid w:val="00CD40D7"/>
    <w:rPr>
      <w:rFonts w:ascii="Times New Roman" w:eastAsia="Times New Roman" w:hAnsi="Times New Roman" w:cs="Times New Roman"/>
      <w:b/>
      <w:bCs/>
      <w:kern w:val="36"/>
      <w:sz w:val="48"/>
      <w:szCs w:val="48"/>
      <w:lang w:eastAsia="ja-JP"/>
    </w:rPr>
  </w:style>
  <w:style w:type="character" w:styleId="UnresolvedMention">
    <w:name w:val="Unresolved Mention"/>
    <w:basedOn w:val="DefaultParagraphFont"/>
    <w:uiPriority w:val="99"/>
    <w:semiHidden/>
    <w:unhideWhenUsed/>
    <w:rsid w:val="003723A3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3F23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23D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23D0"/>
    <w:rPr>
      <w:rFonts w:ascii="Times New Roman" w:eastAsia="Times New Roman" w:hAnsi="Times New Roman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23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23D0"/>
    <w:rPr>
      <w:rFonts w:ascii="Times New Roman" w:eastAsia="Times New Roman" w:hAnsi="Times New Roman" w:cs="Times New Roman"/>
      <w:b/>
      <w:bCs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9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0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7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5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16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8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3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3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5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8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09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29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9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85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9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50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17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6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3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8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30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82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1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94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4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4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03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9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95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5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16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52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7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15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0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16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501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77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45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07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36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8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67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8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2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3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08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9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2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38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64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19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0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08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14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82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7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0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56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59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4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6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3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2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4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7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44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565FBCB-2C89-A84F-8408-C535A30DAF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4</Pages>
  <Words>3961</Words>
  <Characters>22581</Characters>
  <Application>Microsoft Office Word</Application>
  <DocSecurity>0</DocSecurity>
  <Lines>188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Deegan (Staff)</dc:creator>
  <cp:keywords/>
  <dc:description/>
  <cp:lastModifiedBy>Karim Labib (Staff)</cp:lastModifiedBy>
  <cp:revision>26</cp:revision>
  <dcterms:created xsi:type="dcterms:W3CDTF">2022-07-04T13:24:00Z</dcterms:created>
  <dcterms:modified xsi:type="dcterms:W3CDTF">2022-07-27T22:54:00Z</dcterms:modified>
</cp:coreProperties>
</file>